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241E69D6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282973">
        <w:rPr>
          <w:rFonts w:ascii="Times New Roman" w:hAnsi="Times New Roman" w:cs="Times New Roman"/>
          <w:b/>
          <w:bCs/>
        </w:rPr>
        <w:t>4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31ED524D" w:rsidR="00284F87" w:rsidRDefault="0028297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October 14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</w:t>
      </w:r>
      <w:proofErr w:type="spellStart"/>
      <w:r w:rsidR="008810BE">
        <w:rPr>
          <w:rFonts w:ascii="Times New Roman" w:hAnsi="Times New Roman" w:cs="Times New Roman"/>
        </w:rPr>
        <w:t>Scipy</w:t>
      </w:r>
      <w:proofErr w:type="spellEnd"/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model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</w:p>
    <w:p w14:paraId="7A71ADD2" w14:textId="4922E827" w:rsidR="003D0245" w:rsidRPr="00AC38C0" w:rsidRDefault="003C5E92" w:rsidP="003D02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27E6153E" w14:textId="5E0A5739" w:rsidR="001943EC" w:rsidRPr="001B1BB1" w:rsidRDefault="006109B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Question 1: </w:t>
      </w:r>
      <w:r w:rsidR="00BD71BB">
        <w:rPr>
          <w:rFonts w:ascii="Times New Roman" w:hAnsi="Times New Roman" w:cs="Times New Roman"/>
          <w:b/>
          <w:bCs/>
        </w:rPr>
        <w:t>Statistical learning</w:t>
      </w:r>
    </w:p>
    <w:p w14:paraId="2A690676" w14:textId="45BDB4A6" w:rsidR="00B34361" w:rsidRPr="00125CAD" w:rsidRDefault="00851E95" w:rsidP="00B3436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125CAD">
        <w:rPr>
          <w:rFonts w:ascii="Times New Roman" w:hAnsi="Times New Roman" w:cs="Times New Roman"/>
          <w:i/>
          <w:iCs/>
          <w:color w:val="002060"/>
        </w:rPr>
        <w:t>Describe at least four steps to implementing a rule-based approach to decision-making and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give an example. Is any domain knowledge required to establish a rule? Support your answer with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an explanation.</w:t>
      </w:r>
    </w:p>
    <w:p w14:paraId="2F2D6C9D" w14:textId="77777777" w:rsidR="00B34361" w:rsidRPr="00B34361" w:rsidRDefault="00B34361" w:rsidP="00B34361">
      <w:pPr>
        <w:pStyle w:val="ListParagraph"/>
        <w:ind w:left="360"/>
        <w:rPr>
          <w:rFonts w:ascii="Times New Roman" w:hAnsi="Times New Roman" w:cs="Times New Roman"/>
        </w:rPr>
      </w:pPr>
    </w:p>
    <w:p w14:paraId="0447F2C3" w14:textId="3C5B4BC1" w:rsidR="00C909A3" w:rsidRDefault="00C909A3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 w:rsidRPr="00BB028A">
        <w:rPr>
          <w:rFonts w:ascii="Times New Roman" w:hAnsi="Times New Roman" w:cs="Times New Roman"/>
        </w:rPr>
        <w:t>De</w:t>
      </w:r>
      <w:r w:rsidR="00DB7702" w:rsidRPr="00BB028A">
        <w:rPr>
          <w:rFonts w:ascii="Times New Roman" w:hAnsi="Times New Roman" w:cs="Times New Roman"/>
        </w:rPr>
        <w:t xml:space="preserve">termine the issue: </w:t>
      </w:r>
    </w:p>
    <w:p w14:paraId="01003D9C" w14:textId="03734D72" w:rsidR="00B34361" w:rsidRPr="00B34361" w:rsidRDefault="007D6CF4" w:rsidP="00B3436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mplement</w:t>
      </w:r>
      <w:r w:rsidR="00802653">
        <w:rPr>
          <w:rFonts w:ascii="Times New Roman" w:hAnsi="Times New Roman" w:cs="Times New Roman"/>
        </w:rPr>
        <w:t xml:space="preserve"> a </w:t>
      </w:r>
      <w:r w:rsidR="001B3ACD">
        <w:rPr>
          <w:rFonts w:ascii="Times New Roman" w:hAnsi="Times New Roman" w:cs="Times New Roman"/>
        </w:rPr>
        <w:t>rule-based</w:t>
      </w:r>
      <w:r w:rsidR="00802653">
        <w:rPr>
          <w:rFonts w:ascii="Times New Roman" w:hAnsi="Times New Roman" w:cs="Times New Roman"/>
        </w:rPr>
        <w:t xml:space="preserve"> approach, we need to</w:t>
      </w:r>
      <w:r w:rsidR="001B3ACD">
        <w:rPr>
          <w:rFonts w:ascii="Times New Roman" w:hAnsi="Times New Roman" w:cs="Times New Roman"/>
        </w:rPr>
        <w:t xml:space="preserve"> clearly</w:t>
      </w:r>
      <w:r w:rsidR="00802653">
        <w:rPr>
          <w:rFonts w:ascii="Times New Roman" w:hAnsi="Times New Roman" w:cs="Times New Roman"/>
        </w:rPr>
        <w:t xml:space="preserve"> </w:t>
      </w:r>
      <w:r w:rsidR="001B3ACD">
        <w:rPr>
          <w:rFonts w:ascii="Times New Roman" w:hAnsi="Times New Roman" w:cs="Times New Roman"/>
        </w:rPr>
        <w:t xml:space="preserve">identify </w:t>
      </w:r>
      <w:r w:rsidR="00037412">
        <w:rPr>
          <w:rFonts w:ascii="Times New Roman" w:hAnsi="Times New Roman" w:cs="Times New Roman"/>
        </w:rPr>
        <w:t xml:space="preserve">and define the issue. </w:t>
      </w:r>
      <w:r w:rsidR="00B13742">
        <w:rPr>
          <w:rFonts w:ascii="Times New Roman" w:hAnsi="Times New Roman" w:cs="Times New Roman"/>
        </w:rPr>
        <w:t>It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>is essential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 xml:space="preserve">to </w:t>
      </w:r>
      <w:r w:rsidR="00347EC6">
        <w:rPr>
          <w:rFonts w:ascii="Times New Roman" w:hAnsi="Times New Roman" w:cs="Times New Roman"/>
        </w:rPr>
        <w:t xml:space="preserve">detailly </w:t>
      </w:r>
      <w:r w:rsidR="00317484">
        <w:rPr>
          <w:rFonts w:ascii="Times New Roman" w:hAnsi="Times New Roman" w:cs="Times New Roman"/>
        </w:rPr>
        <w:t xml:space="preserve">outline </w:t>
      </w:r>
      <w:r w:rsidR="00A02615">
        <w:rPr>
          <w:rFonts w:ascii="Times New Roman" w:hAnsi="Times New Roman" w:cs="Times New Roman"/>
        </w:rPr>
        <w:t xml:space="preserve">the </w:t>
      </w:r>
      <w:r w:rsidR="00874D75">
        <w:rPr>
          <w:rFonts w:ascii="Times New Roman" w:hAnsi="Times New Roman" w:cs="Times New Roman"/>
        </w:rPr>
        <w:t>problem that needs to be resolve or decided on</w:t>
      </w:r>
      <w:r w:rsidR="000F6681">
        <w:rPr>
          <w:rFonts w:ascii="Times New Roman" w:hAnsi="Times New Roman" w:cs="Times New Roman"/>
        </w:rPr>
        <w:t xml:space="preserve">. </w:t>
      </w:r>
      <w:r w:rsidR="005B4613">
        <w:rPr>
          <w:rFonts w:ascii="Times New Roman" w:hAnsi="Times New Roman" w:cs="Times New Roman"/>
        </w:rPr>
        <w:t>For example</w:t>
      </w:r>
      <w:r w:rsidR="00A85A69">
        <w:rPr>
          <w:rFonts w:ascii="Times New Roman" w:hAnsi="Times New Roman" w:cs="Times New Roman"/>
        </w:rPr>
        <w:t>,</w:t>
      </w:r>
      <w:r w:rsidR="00F57B97">
        <w:rPr>
          <w:rFonts w:ascii="Times New Roman" w:hAnsi="Times New Roman" w:cs="Times New Roman"/>
        </w:rPr>
        <w:t xml:space="preserve"> to curb the spread of the Marburg</w:t>
      </w:r>
      <w:r w:rsidR="00591A07">
        <w:rPr>
          <w:rFonts w:ascii="Times New Roman" w:hAnsi="Times New Roman" w:cs="Times New Roman"/>
        </w:rPr>
        <w:t xml:space="preserve"> virus</w:t>
      </w:r>
      <w:r w:rsidR="005B4613">
        <w:rPr>
          <w:rFonts w:ascii="Times New Roman" w:hAnsi="Times New Roman" w:cs="Times New Roman"/>
        </w:rPr>
        <w:t xml:space="preserve"> </w:t>
      </w:r>
      <w:r w:rsidR="00EE4641">
        <w:rPr>
          <w:rFonts w:ascii="Times New Roman" w:hAnsi="Times New Roman" w:cs="Times New Roman"/>
        </w:rPr>
        <w:t xml:space="preserve">the medical team in Rwanda needs to </w:t>
      </w:r>
      <w:r w:rsidR="006D2204">
        <w:rPr>
          <w:rFonts w:ascii="Times New Roman" w:hAnsi="Times New Roman" w:cs="Times New Roman"/>
        </w:rPr>
        <w:t>quickly</w:t>
      </w:r>
      <w:r w:rsidR="005C538E">
        <w:rPr>
          <w:rFonts w:ascii="Times New Roman" w:hAnsi="Times New Roman" w:cs="Times New Roman"/>
        </w:rPr>
        <w:t xml:space="preserve"> and efficiently</w:t>
      </w:r>
      <w:r w:rsidR="006D2204">
        <w:rPr>
          <w:rFonts w:ascii="Times New Roman" w:hAnsi="Times New Roman" w:cs="Times New Roman"/>
        </w:rPr>
        <w:t xml:space="preserve"> </w:t>
      </w:r>
      <w:r w:rsidR="00383199">
        <w:rPr>
          <w:rFonts w:ascii="Times New Roman" w:hAnsi="Times New Roman" w:cs="Times New Roman"/>
        </w:rPr>
        <w:t xml:space="preserve">test </w:t>
      </w:r>
      <w:r w:rsidR="005C538E">
        <w:rPr>
          <w:rFonts w:ascii="Times New Roman" w:hAnsi="Times New Roman" w:cs="Times New Roman"/>
        </w:rPr>
        <w:t xml:space="preserve">individuals </w:t>
      </w:r>
      <w:r w:rsidR="00383199">
        <w:rPr>
          <w:rFonts w:ascii="Times New Roman" w:hAnsi="Times New Roman" w:cs="Times New Roman"/>
        </w:rPr>
        <w:t>for</w:t>
      </w:r>
      <w:r w:rsidR="006D2204">
        <w:rPr>
          <w:rFonts w:ascii="Times New Roman" w:hAnsi="Times New Roman" w:cs="Times New Roman"/>
        </w:rPr>
        <w:t xml:space="preserve"> </w:t>
      </w:r>
      <w:r w:rsidR="0025296E">
        <w:rPr>
          <w:rFonts w:ascii="Times New Roman" w:hAnsi="Times New Roman" w:cs="Times New Roman"/>
        </w:rPr>
        <w:t>Marburg</w:t>
      </w:r>
      <w:r w:rsidR="00383199">
        <w:rPr>
          <w:rFonts w:ascii="Times New Roman" w:hAnsi="Times New Roman" w:cs="Times New Roman"/>
        </w:rPr>
        <w:t xml:space="preserve">. </w:t>
      </w:r>
      <w:r w:rsidR="00F467AA">
        <w:rPr>
          <w:rFonts w:ascii="Times New Roman" w:hAnsi="Times New Roman" w:cs="Times New Roman"/>
        </w:rPr>
        <w:t xml:space="preserve"> </w:t>
      </w:r>
    </w:p>
    <w:p w14:paraId="7B36095D" w14:textId="2CAE1077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stablish </w:t>
      </w:r>
      <w:r w:rsidR="005F0437">
        <w:rPr>
          <w:rFonts w:ascii="Times New Roman" w:hAnsi="Times New Roman" w:cs="Times New Roman"/>
        </w:rPr>
        <w:t>rules/</w:t>
      </w:r>
      <w:r w:rsidR="00A37873">
        <w:rPr>
          <w:rFonts w:ascii="Times New Roman" w:hAnsi="Times New Roman" w:cs="Times New Roman"/>
        </w:rPr>
        <w:t>test cases</w:t>
      </w:r>
      <w:r>
        <w:rPr>
          <w:rFonts w:ascii="Times New Roman" w:hAnsi="Times New Roman" w:cs="Times New Roman"/>
        </w:rPr>
        <w:t>:</w:t>
      </w:r>
    </w:p>
    <w:p w14:paraId="20D8131A" w14:textId="45BD902E" w:rsidR="00D02804" w:rsidRPr="00D02804" w:rsidRDefault="00874D75" w:rsidP="00D028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</w:t>
      </w:r>
      <w:r w:rsidR="007275BF">
        <w:rPr>
          <w:rFonts w:ascii="Times New Roman" w:hAnsi="Times New Roman" w:cs="Times New Roman"/>
        </w:rPr>
        <w:t>se</w:t>
      </w:r>
      <w:r w:rsidR="009B7F46">
        <w:rPr>
          <w:rFonts w:ascii="Times New Roman" w:hAnsi="Times New Roman" w:cs="Times New Roman"/>
        </w:rPr>
        <w:t>d</w:t>
      </w:r>
      <w:r w:rsidR="007275BF">
        <w:rPr>
          <w:rFonts w:ascii="Times New Roman" w:hAnsi="Times New Roman" w:cs="Times New Roman"/>
        </w:rPr>
        <w:t xml:space="preserve"> on experience, data</w:t>
      </w:r>
      <w:r w:rsidR="00C727CF">
        <w:rPr>
          <w:rFonts w:ascii="Times New Roman" w:hAnsi="Times New Roman" w:cs="Times New Roman"/>
        </w:rPr>
        <w:t>,</w:t>
      </w:r>
      <w:r w:rsidR="007275BF">
        <w:rPr>
          <w:rFonts w:ascii="Times New Roman" w:hAnsi="Times New Roman" w:cs="Times New Roman"/>
        </w:rPr>
        <w:t xml:space="preserve"> and other sources of credible information, </w:t>
      </w:r>
      <w:r w:rsidR="003F6999">
        <w:rPr>
          <w:rFonts w:ascii="Times New Roman" w:hAnsi="Times New Roman" w:cs="Times New Roman"/>
        </w:rPr>
        <w:t xml:space="preserve">the </w:t>
      </w:r>
      <w:r w:rsidR="00C727CF">
        <w:rPr>
          <w:rFonts w:ascii="Times New Roman" w:hAnsi="Times New Roman" w:cs="Times New Roman"/>
        </w:rPr>
        <w:t>guideline</w:t>
      </w:r>
      <w:r w:rsidR="003F6999">
        <w:rPr>
          <w:rFonts w:ascii="Times New Roman" w:hAnsi="Times New Roman" w:cs="Times New Roman"/>
        </w:rPr>
        <w:t xml:space="preserve"> </w:t>
      </w:r>
      <w:r w:rsidR="00C727CF">
        <w:rPr>
          <w:rFonts w:ascii="Times New Roman" w:hAnsi="Times New Roman" w:cs="Times New Roman"/>
        </w:rPr>
        <w:t>for identifying</w:t>
      </w:r>
      <w:r w:rsidR="003F6999">
        <w:rPr>
          <w:rFonts w:ascii="Times New Roman" w:hAnsi="Times New Roman" w:cs="Times New Roman"/>
        </w:rPr>
        <w:t xml:space="preserve"> this issue is </w:t>
      </w:r>
      <w:r w:rsidR="009F4001">
        <w:rPr>
          <w:rFonts w:ascii="Times New Roman" w:hAnsi="Times New Roman" w:cs="Times New Roman"/>
        </w:rPr>
        <w:t xml:space="preserve">defined. </w:t>
      </w:r>
      <w:r w:rsidR="00591A07">
        <w:rPr>
          <w:rFonts w:ascii="Times New Roman" w:hAnsi="Times New Roman" w:cs="Times New Roman"/>
        </w:rPr>
        <w:t xml:space="preserve">In our example, based on the symptoms </w:t>
      </w:r>
      <w:r w:rsidR="003D01EE">
        <w:rPr>
          <w:rFonts w:ascii="Times New Roman" w:hAnsi="Times New Roman" w:cs="Times New Roman"/>
        </w:rPr>
        <w:t>demonstrated by bearers of this v</w:t>
      </w:r>
      <w:r w:rsidR="00C727CF">
        <w:rPr>
          <w:rFonts w:ascii="Times New Roman" w:hAnsi="Times New Roman" w:cs="Times New Roman"/>
        </w:rPr>
        <w:t>irus</w:t>
      </w:r>
      <w:r w:rsidR="003D01EE">
        <w:rPr>
          <w:rFonts w:ascii="Times New Roman" w:hAnsi="Times New Roman" w:cs="Times New Roman"/>
        </w:rPr>
        <w:t xml:space="preserve">, a </w:t>
      </w:r>
      <w:r w:rsidR="00E539F0">
        <w:rPr>
          <w:rFonts w:ascii="Times New Roman" w:hAnsi="Times New Roman" w:cs="Times New Roman"/>
        </w:rPr>
        <w:t xml:space="preserve">list of test cases is identified. </w:t>
      </w:r>
      <w:r w:rsidR="00615BAD">
        <w:rPr>
          <w:rFonts w:ascii="Times New Roman" w:hAnsi="Times New Roman" w:cs="Times New Roman"/>
        </w:rPr>
        <w:t xml:space="preserve">This could </w:t>
      </w:r>
      <w:r w:rsidR="004224EF">
        <w:rPr>
          <w:rFonts w:ascii="Times New Roman" w:hAnsi="Times New Roman" w:cs="Times New Roman"/>
        </w:rPr>
        <w:t>include</w:t>
      </w:r>
      <w:r w:rsidR="00615BAD">
        <w:rPr>
          <w:rFonts w:ascii="Times New Roman" w:hAnsi="Times New Roman" w:cs="Times New Roman"/>
        </w:rPr>
        <w:t xml:space="preserve"> checking for fever, temperature, vomiting, and contact with known patients. </w:t>
      </w:r>
      <w:r w:rsidR="00E539F0">
        <w:rPr>
          <w:rFonts w:ascii="Times New Roman" w:hAnsi="Times New Roman" w:cs="Times New Roman"/>
        </w:rPr>
        <w:t xml:space="preserve">This </w:t>
      </w:r>
      <w:r w:rsidR="00627409">
        <w:rPr>
          <w:rFonts w:ascii="Times New Roman" w:hAnsi="Times New Roman" w:cs="Times New Roman"/>
        </w:rPr>
        <w:t xml:space="preserve">will certainly </w:t>
      </w:r>
      <w:r w:rsidR="00C727CF">
        <w:rPr>
          <w:rFonts w:ascii="Times New Roman" w:hAnsi="Times New Roman" w:cs="Times New Roman"/>
        </w:rPr>
        <w:t>come</w:t>
      </w:r>
      <w:r w:rsidR="00627409">
        <w:rPr>
          <w:rFonts w:ascii="Times New Roman" w:hAnsi="Times New Roman" w:cs="Times New Roman"/>
        </w:rPr>
        <w:t xml:space="preserve"> from the professional experience of the team</w:t>
      </w:r>
      <w:r w:rsidR="00A37873">
        <w:rPr>
          <w:rFonts w:ascii="Times New Roman" w:hAnsi="Times New Roman" w:cs="Times New Roman"/>
        </w:rPr>
        <w:t>.</w:t>
      </w:r>
    </w:p>
    <w:p w14:paraId="6ACBD044" w14:textId="3E6550D4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mplement the</w:t>
      </w:r>
      <w:r w:rsidR="009E094E">
        <w:rPr>
          <w:rFonts w:ascii="Times New Roman" w:hAnsi="Times New Roman" w:cs="Times New Roman"/>
        </w:rPr>
        <w:t xml:space="preserve"> </w:t>
      </w:r>
      <w:r w:rsidR="00F16947">
        <w:rPr>
          <w:rFonts w:ascii="Times New Roman" w:hAnsi="Times New Roman" w:cs="Times New Roman"/>
        </w:rPr>
        <w:t>rules</w:t>
      </w:r>
      <w:r>
        <w:rPr>
          <w:rFonts w:ascii="Times New Roman" w:hAnsi="Times New Roman" w:cs="Times New Roman"/>
        </w:rPr>
        <w:t>:</w:t>
      </w:r>
    </w:p>
    <w:p w14:paraId="7C4E3303" w14:textId="1C6BBABB" w:rsidR="00CB5914" w:rsidRPr="00CB5914" w:rsidRDefault="00AC2F3C" w:rsidP="00CB59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sequently, these test cases </w:t>
      </w:r>
      <w:r w:rsidR="00AC6E29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applied </w:t>
      </w:r>
      <w:r w:rsidR="005F0437">
        <w:rPr>
          <w:rFonts w:ascii="Times New Roman" w:hAnsi="Times New Roman" w:cs="Times New Roman"/>
        </w:rPr>
        <w:t>on sample</w:t>
      </w:r>
      <w:r w:rsidR="00B21BCF">
        <w:rPr>
          <w:rFonts w:ascii="Times New Roman" w:hAnsi="Times New Roman" w:cs="Times New Roman"/>
        </w:rPr>
        <w:t>s</w:t>
      </w:r>
      <w:r w:rsidR="002F18A2">
        <w:rPr>
          <w:rFonts w:ascii="Times New Roman" w:hAnsi="Times New Roman" w:cs="Times New Roman"/>
        </w:rPr>
        <w:t xml:space="preserve"> and</w:t>
      </w:r>
      <w:r w:rsidR="00B21BCF">
        <w:rPr>
          <w:rFonts w:ascii="Times New Roman" w:hAnsi="Times New Roman" w:cs="Times New Roman"/>
        </w:rPr>
        <w:t xml:space="preserve"> real-world scenarios. In this </w:t>
      </w:r>
      <w:r w:rsidR="00F16947">
        <w:rPr>
          <w:rFonts w:ascii="Times New Roman" w:hAnsi="Times New Roman" w:cs="Times New Roman"/>
        </w:rPr>
        <w:t>case study, the medical team will use the established rules</w:t>
      </w:r>
      <w:r w:rsidR="004071E0">
        <w:rPr>
          <w:rFonts w:ascii="Times New Roman" w:hAnsi="Times New Roman" w:cs="Times New Roman"/>
        </w:rPr>
        <w:t xml:space="preserve"> during the screening of people for this disease and the results are noted. </w:t>
      </w:r>
    </w:p>
    <w:p w14:paraId="0F7A6201" w14:textId="02BCDADE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st</w:t>
      </w:r>
      <w:r w:rsidR="00B34361">
        <w:rPr>
          <w:rFonts w:ascii="Times New Roman" w:hAnsi="Times New Roman" w:cs="Times New Roman"/>
        </w:rPr>
        <w:t xml:space="preserve"> </w:t>
      </w:r>
      <w:r w:rsidR="003466A5">
        <w:rPr>
          <w:rFonts w:ascii="Times New Roman" w:hAnsi="Times New Roman" w:cs="Times New Roman"/>
        </w:rPr>
        <w:t>the rules</w:t>
      </w:r>
      <w:r w:rsidR="00702970">
        <w:rPr>
          <w:rFonts w:ascii="Times New Roman" w:hAnsi="Times New Roman" w:cs="Times New Roman"/>
        </w:rPr>
        <w:t xml:space="preserve"> and </w:t>
      </w:r>
      <w:r w:rsidR="00B34361">
        <w:rPr>
          <w:rFonts w:ascii="Times New Roman" w:hAnsi="Times New Roman" w:cs="Times New Roman"/>
        </w:rPr>
        <w:t>evaluate</w:t>
      </w:r>
      <w:r w:rsidR="00702970">
        <w:rPr>
          <w:rFonts w:ascii="Times New Roman" w:hAnsi="Times New Roman" w:cs="Times New Roman"/>
        </w:rPr>
        <w:t>:</w:t>
      </w:r>
    </w:p>
    <w:p w14:paraId="26AFEB84" w14:textId="20AFE6A4" w:rsidR="00686684" w:rsidRDefault="00573663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nally, these set of rules is evaluated to </w:t>
      </w:r>
      <w:r w:rsidR="00B25035">
        <w:rPr>
          <w:rFonts w:ascii="Times New Roman" w:hAnsi="Times New Roman" w:cs="Times New Roman"/>
        </w:rPr>
        <w:t>determine its effectively and</w:t>
      </w:r>
      <w:r w:rsidR="00A65F76">
        <w:rPr>
          <w:rFonts w:ascii="Times New Roman" w:hAnsi="Times New Roman" w:cs="Times New Roman"/>
        </w:rPr>
        <w:t xml:space="preserve"> based on the results, the rules can be revisited and upgraded for better results. In the case study, the medical team</w:t>
      </w:r>
      <w:r w:rsidR="00A16B99">
        <w:rPr>
          <w:rFonts w:ascii="Times New Roman" w:hAnsi="Times New Roman" w:cs="Times New Roman"/>
        </w:rPr>
        <w:t xml:space="preserve"> identify</w:t>
      </w:r>
      <w:r w:rsidR="00C2670D">
        <w:rPr>
          <w:rFonts w:ascii="Times New Roman" w:hAnsi="Times New Roman" w:cs="Times New Roman"/>
        </w:rPr>
        <w:t xml:space="preserve"> the shortcomings of the roles and works upon them. </w:t>
      </w:r>
    </w:p>
    <w:p w14:paraId="0BC953F9" w14:textId="085DF0A0" w:rsidR="00573663" w:rsidRPr="00573663" w:rsidRDefault="00686684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omain knowledge is very essential </w:t>
      </w:r>
      <w:r w:rsidR="00DB5F9A">
        <w:rPr>
          <w:rFonts w:ascii="Times New Roman" w:hAnsi="Times New Roman" w:cs="Times New Roman"/>
        </w:rPr>
        <w:t xml:space="preserve">they guide the team in determining this role. In the above case study, domain knowledge would be understanding the </w:t>
      </w:r>
      <w:r w:rsidR="00601267">
        <w:rPr>
          <w:rFonts w:ascii="Times New Roman" w:hAnsi="Times New Roman" w:cs="Times New Roman"/>
        </w:rPr>
        <w:t>symptoms of the virus and knowing how to test f</w:t>
      </w:r>
      <w:r w:rsidR="00504C94">
        <w:rPr>
          <w:rFonts w:ascii="Times New Roman" w:hAnsi="Times New Roman" w:cs="Times New Roman"/>
        </w:rPr>
        <w:t xml:space="preserve">or them. </w:t>
      </w:r>
    </w:p>
    <w:p w14:paraId="4A0BF906" w14:textId="77777777" w:rsidR="001B1BB1" w:rsidRPr="001B1BB1" w:rsidRDefault="001B1BB1" w:rsidP="001B1BB1">
      <w:pPr>
        <w:rPr>
          <w:rFonts w:ascii="Times New Roman" w:hAnsi="Times New Roman" w:cs="Times New Roman"/>
        </w:rPr>
      </w:pPr>
    </w:p>
    <w:p w14:paraId="4EC23AE8" w14:textId="43BA0755" w:rsidR="00851E95" w:rsidRPr="00125CAD" w:rsidRDefault="00851E95" w:rsidP="001B1BB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125CAD">
        <w:rPr>
          <w:rFonts w:ascii="Times New Roman" w:hAnsi="Times New Roman" w:cs="Times New Roman"/>
          <w:i/>
          <w:iCs/>
          <w:color w:val="002060"/>
        </w:rPr>
        <w:t>Explain over-fitting and why it is a problem in statistical learning. If you have a small datase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t </w:t>
      </w:r>
      <w:r w:rsidRPr="00125CAD">
        <w:rPr>
          <w:rFonts w:ascii="Times New Roman" w:hAnsi="Times New Roman" w:cs="Times New Roman"/>
          <w:i/>
          <w:iCs/>
          <w:color w:val="002060"/>
        </w:rPr>
        <w:t>containing ten data points, should you prefer a simple model with one parameter or a complex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model with ten parameters? Support your answer with an explanation.</w:t>
      </w:r>
    </w:p>
    <w:p w14:paraId="5C0BC60A" w14:textId="0120342F" w:rsidR="00216748" w:rsidRDefault="00216748" w:rsidP="004B45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refers to a situation where the </w:t>
      </w:r>
      <w:r w:rsidR="006C5F06">
        <w:rPr>
          <w:rFonts w:ascii="Times New Roman" w:hAnsi="Times New Roman" w:cs="Times New Roman"/>
        </w:rPr>
        <w:t>model memorises t</w:t>
      </w:r>
      <w:r w:rsidR="00B45470">
        <w:rPr>
          <w:rFonts w:ascii="Times New Roman" w:hAnsi="Times New Roman" w:cs="Times New Roman"/>
        </w:rPr>
        <w:t xml:space="preserve">he training data </w:t>
      </w:r>
      <w:r w:rsidR="00B34077">
        <w:rPr>
          <w:rFonts w:ascii="Times New Roman" w:hAnsi="Times New Roman" w:cs="Times New Roman"/>
        </w:rPr>
        <w:t>too</w:t>
      </w:r>
      <w:r w:rsidR="00B45470">
        <w:rPr>
          <w:rFonts w:ascii="Times New Roman" w:hAnsi="Times New Roman" w:cs="Times New Roman"/>
        </w:rPr>
        <w:t xml:space="preserve"> well </w:t>
      </w:r>
      <w:r w:rsidR="00441FA8">
        <w:rPr>
          <w:rFonts w:ascii="Times New Roman" w:hAnsi="Times New Roman" w:cs="Times New Roman"/>
        </w:rPr>
        <w:t xml:space="preserve">but fails to </w:t>
      </w:r>
      <w:r w:rsidR="001F500B">
        <w:rPr>
          <w:rFonts w:ascii="Times New Roman" w:hAnsi="Times New Roman" w:cs="Times New Roman"/>
        </w:rPr>
        <w:t>perform on out-sample data</w:t>
      </w:r>
      <w:r w:rsidR="00E467B9">
        <w:rPr>
          <w:rFonts w:ascii="Times New Roman" w:hAnsi="Times New Roman" w:cs="Times New Roman"/>
        </w:rPr>
        <w:t xml:space="preserve">. </w:t>
      </w:r>
      <w:r w:rsidR="00AF20CD">
        <w:rPr>
          <w:rFonts w:ascii="Times New Roman" w:hAnsi="Times New Roman" w:cs="Times New Roman"/>
        </w:rPr>
        <w:t xml:space="preserve">In sum cases, the model tends to fit noise, making it </w:t>
      </w:r>
      <w:r w:rsidR="006C62A4">
        <w:rPr>
          <w:rFonts w:ascii="Times New Roman" w:hAnsi="Times New Roman" w:cs="Times New Roman"/>
        </w:rPr>
        <w:t xml:space="preserve">overly complex and less reliable. </w:t>
      </w:r>
    </w:p>
    <w:p w14:paraId="205E65DA" w14:textId="02CC42A0" w:rsidR="001B1BB1" w:rsidRPr="001B1BB1" w:rsidRDefault="00ED3E42" w:rsidP="001B1BB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In deciding the number of parameters, we </w:t>
      </w:r>
      <w:r w:rsidR="00C62F4D">
        <w:rPr>
          <w:rFonts w:ascii="Times New Roman" w:hAnsi="Times New Roman" w:cs="Times New Roman"/>
        </w:rPr>
        <w:t xml:space="preserve">apply the concept of parsimony. We pick the least number of parameters that </w:t>
      </w:r>
      <w:r w:rsidR="00EB4A2B">
        <w:rPr>
          <w:rFonts w:ascii="Times New Roman" w:hAnsi="Times New Roman" w:cs="Times New Roman"/>
        </w:rPr>
        <w:t>acceptably represents our model. If just one parameter can do th</w:t>
      </w:r>
      <w:r w:rsidR="00F80DB9">
        <w:rPr>
          <w:rFonts w:ascii="Times New Roman" w:hAnsi="Times New Roman" w:cs="Times New Roman"/>
        </w:rPr>
        <w:t xml:space="preserve">is, then we select just one parameter. On the other hand, more parameters </w:t>
      </w:r>
      <w:r w:rsidR="00AD4789">
        <w:rPr>
          <w:rFonts w:ascii="Times New Roman" w:hAnsi="Times New Roman" w:cs="Times New Roman"/>
        </w:rPr>
        <w:t xml:space="preserve">might be required. In this case, we can go for a </w:t>
      </w:r>
      <w:r w:rsidR="00C45376">
        <w:rPr>
          <w:rFonts w:ascii="Times New Roman" w:hAnsi="Times New Roman" w:cs="Times New Roman"/>
        </w:rPr>
        <w:t>more till we reach just as much req</w:t>
      </w:r>
      <w:r w:rsidR="0074162D">
        <w:rPr>
          <w:rFonts w:ascii="Times New Roman" w:hAnsi="Times New Roman" w:cs="Times New Roman"/>
        </w:rPr>
        <w:t>uired to effectively represent out model.</w:t>
      </w:r>
      <w:r w:rsidR="002D4038">
        <w:rPr>
          <w:rFonts w:ascii="Times New Roman" w:hAnsi="Times New Roman" w:cs="Times New Roman"/>
        </w:rPr>
        <w:t xml:space="preserve"> </w:t>
      </w:r>
      <w:r w:rsidR="00C47B67">
        <w:rPr>
          <w:rFonts w:ascii="Times New Roman" w:hAnsi="Times New Roman" w:cs="Times New Roman"/>
        </w:rPr>
        <w:t xml:space="preserve">It is worth noting that models with higher complexity tend to fit noise. </w:t>
      </w:r>
      <w:r w:rsidR="008C035D">
        <w:rPr>
          <w:rFonts w:ascii="Times New Roman" w:hAnsi="Times New Roman" w:cs="Times New Roman"/>
        </w:rPr>
        <w:t>Thus,</w:t>
      </w:r>
      <w:r w:rsidR="00C47B67">
        <w:rPr>
          <w:rFonts w:ascii="Times New Roman" w:hAnsi="Times New Roman" w:cs="Times New Roman"/>
        </w:rPr>
        <w:t xml:space="preserve"> the fewer </w:t>
      </w:r>
      <w:r w:rsidR="006A0845">
        <w:rPr>
          <w:rFonts w:ascii="Times New Roman" w:hAnsi="Times New Roman" w:cs="Times New Roman"/>
        </w:rPr>
        <w:t xml:space="preserve">features a model has, </w:t>
      </w:r>
      <w:r w:rsidR="00C47B67">
        <w:rPr>
          <w:rFonts w:ascii="Times New Roman" w:hAnsi="Times New Roman" w:cs="Times New Roman"/>
        </w:rPr>
        <w:t>the better.</w:t>
      </w:r>
    </w:p>
    <w:p w14:paraId="0C5AC3C1" w14:textId="10274F4B" w:rsidR="00851E95" w:rsidRPr="00EF6469" w:rsidRDefault="00851E95" w:rsidP="008C035D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There are two commonly used approaches to avoid over-fitting; describe each one.</w:t>
      </w:r>
    </w:p>
    <w:p w14:paraId="185BADCD" w14:textId="32B2A7E6" w:rsidR="008C035D" w:rsidRPr="00FD6AAB" w:rsidRDefault="00570279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 w:rsidRPr="00FD6AAB">
        <w:rPr>
          <w:rFonts w:ascii="Times New Roman" w:hAnsi="Times New Roman" w:cs="Times New Roman"/>
        </w:rPr>
        <w:t>Regularisation</w:t>
      </w:r>
      <w:r w:rsidR="00FD6AAB" w:rsidRPr="00FD6AAB">
        <w:rPr>
          <w:rFonts w:ascii="Times New Roman" w:hAnsi="Times New Roman" w:cs="Times New Roman"/>
        </w:rPr>
        <w:t>:</w:t>
      </w:r>
      <w:r w:rsidR="00052325">
        <w:rPr>
          <w:rFonts w:ascii="Times New Roman" w:hAnsi="Times New Roman" w:cs="Times New Roman"/>
        </w:rPr>
        <w:t xml:space="preserve"> In this technique we prevent overfitting by penalising the model </w:t>
      </w:r>
      <w:r w:rsidR="00B736B6">
        <w:rPr>
          <w:rFonts w:ascii="Times New Roman" w:hAnsi="Times New Roman" w:cs="Times New Roman"/>
        </w:rPr>
        <w:t>using</w:t>
      </w:r>
      <w:r w:rsidR="004F60CD">
        <w:rPr>
          <w:rFonts w:ascii="Times New Roman" w:hAnsi="Times New Roman" w:cs="Times New Roman"/>
        </w:rPr>
        <w:t xml:space="preserve"> a</w:t>
      </w:r>
      <w:r w:rsidR="00B736B6">
        <w:rPr>
          <w:rFonts w:ascii="Times New Roman" w:hAnsi="Times New Roman" w:cs="Times New Roman"/>
        </w:rPr>
        <w:t xml:space="preserve"> </w:t>
      </w:r>
      <w:r w:rsidR="004F60CD">
        <w:rPr>
          <w:rFonts w:ascii="Times New Roman" w:hAnsi="Times New Roman" w:cs="Times New Roman"/>
        </w:rPr>
        <w:t>cost function to prevent/discourage models that tend to be too complex.</w:t>
      </w:r>
    </w:p>
    <w:p w14:paraId="6625F9A7" w14:textId="193419BB" w:rsidR="00FD6AAB" w:rsidRDefault="00FD6AAB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ross-Validation: </w:t>
      </w:r>
      <w:r w:rsidR="00611CAD">
        <w:rPr>
          <w:rFonts w:ascii="Times New Roman" w:hAnsi="Times New Roman" w:cs="Times New Roman"/>
        </w:rPr>
        <w:t>In this case, the data set is split into two</w:t>
      </w:r>
      <w:r w:rsidR="002F0A17">
        <w:rPr>
          <w:rFonts w:ascii="Times New Roman" w:hAnsi="Times New Roman" w:cs="Times New Roman"/>
        </w:rPr>
        <w:t xml:space="preserve">: one </w:t>
      </w:r>
      <w:r w:rsidR="0071786F">
        <w:rPr>
          <w:rFonts w:ascii="Times New Roman" w:hAnsi="Times New Roman" w:cs="Times New Roman"/>
        </w:rPr>
        <w:t xml:space="preserve">part </w:t>
      </w:r>
      <w:r w:rsidR="002F0A17">
        <w:rPr>
          <w:rFonts w:ascii="Times New Roman" w:hAnsi="Times New Roman" w:cs="Times New Roman"/>
        </w:rPr>
        <w:t xml:space="preserve">is used for training and the </w:t>
      </w:r>
      <w:r w:rsidR="0071786F">
        <w:rPr>
          <w:rFonts w:ascii="Times New Roman" w:hAnsi="Times New Roman" w:cs="Times New Roman"/>
        </w:rPr>
        <w:t>other</w:t>
      </w:r>
      <w:r w:rsidR="00DE2B86">
        <w:rPr>
          <w:rFonts w:ascii="Times New Roman" w:hAnsi="Times New Roman" w:cs="Times New Roman"/>
        </w:rPr>
        <w:t xml:space="preserve"> is used to evaluate the model’s </w:t>
      </w:r>
      <w:r w:rsidR="00C60713">
        <w:rPr>
          <w:rFonts w:ascii="Times New Roman" w:hAnsi="Times New Roman" w:cs="Times New Roman"/>
        </w:rPr>
        <w:t>performance.</w:t>
      </w:r>
    </w:p>
    <w:p w14:paraId="6E08DA33" w14:textId="77777777" w:rsidR="00EF6469" w:rsidRPr="00FD6AAB" w:rsidRDefault="00EF6469" w:rsidP="00EF6469">
      <w:pPr>
        <w:pStyle w:val="ListParagraph"/>
        <w:rPr>
          <w:rFonts w:ascii="Times New Roman" w:hAnsi="Times New Roman" w:cs="Times New Roman"/>
        </w:rPr>
      </w:pPr>
    </w:p>
    <w:p w14:paraId="0F5B0EF6" w14:textId="77777777" w:rsidR="00FC0311" w:rsidRPr="00FC0311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  <w:i/>
          <w:iCs/>
          <w:color w:val="002060"/>
        </w:rPr>
        <w:t>Provide two examples of metrics used to evaluate the performance of a model and give a</w:t>
      </w:r>
      <w:r w:rsidR="00FC0311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FC0311">
        <w:rPr>
          <w:rFonts w:ascii="Times New Roman" w:hAnsi="Times New Roman" w:cs="Times New Roman"/>
          <w:i/>
          <w:iCs/>
          <w:color w:val="002060"/>
        </w:rPr>
        <w:t>formula for each one. Give two examples of applications and appropriate metrics for each case.</w:t>
      </w:r>
      <w:r w:rsidR="00BD5663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</w:p>
    <w:p w14:paraId="0412DCD7" w14:textId="7166C9DD" w:rsidR="00BD5663" w:rsidRPr="00FC0311" w:rsidRDefault="00501AD4" w:rsidP="00FC0311">
      <w:pPr>
        <w:pStyle w:val="ListParagraph"/>
        <w:ind w:left="360"/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</w:rPr>
        <w:t>AIC and BIC</w:t>
      </w:r>
    </w:p>
    <w:p w14:paraId="67271118" w14:textId="77777777" w:rsidR="00BD5663" w:rsidRDefault="00BD5663" w:rsidP="00BD5663">
      <w:pPr>
        <w:rPr>
          <w:rFonts w:ascii="Times New Roman" w:hAnsi="Times New Roman" w:cs="Times New Roman"/>
        </w:rPr>
      </w:pPr>
    </w:p>
    <w:p w14:paraId="14E43D2B" w14:textId="5DD334E9" w:rsidR="00BD5663" w:rsidRPr="00EF6469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Why are benchmarks useful in machine learning and give two examples.</w:t>
      </w:r>
    </w:p>
    <w:p w14:paraId="1C97BB52" w14:textId="77777777" w:rsidR="00BD5663" w:rsidRDefault="00BD5663" w:rsidP="00BD5663">
      <w:pPr>
        <w:rPr>
          <w:rFonts w:ascii="Times New Roman" w:hAnsi="Times New Roman" w:cs="Times New Roman"/>
        </w:rPr>
      </w:pPr>
    </w:p>
    <w:p w14:paraId="1CFAE57C" w14:textId="77777777" w:rsidR="00BD5663" w:rsidRPr="00BD5663" w:rsidRDefault="00BD5663" w:rsidP="00BD5663">
      <w:pPr>
        <w:rPr>
          <w:rFonts w:ascii="Times New Roman" w:hAnsi="Times New Roman" w:cs="Times New Roman"/>
          <w:b/>
          <w:bCs/>
        </w:rPr>
      </w:pPr>
      <w:r w:rsidRPr="00BD5663">
        <w:rPr>
          <w:rFonts w:ascii="Times New Roman" w:hAnsi="Times New Roman" w:cs="Times New Roman"/>
          <w:b/>
          <w:bCs/>
        </w:rPr>
        <w:t>2. Machine Learning (25 points)</w:t>
      </w:r>
    </w:p>
    <w:p w14:paraId="604275ED" w14:textId="77777777" w:rsidR="00BD5663" w:rsidRPr="00C46D50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1 What is machine learning? Discuss its evolution over time and why is it popular?</w:t>
      </w:r>
    </w:p>
    <w:p w14:paraId="2A9F3721" w14:textId="0D4CE05F" w:rsidR="00461B60" w:rsidRDefault="0074028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chine learning is </w:t>
      </w:r>
      <w:r w:rsidR="00624C16">
        <w:rPr>
          <w:rFonts w:ascii="Times New Roman" w:hAnsi="Times New Roman" w:cs="Times New Roman"/>
        </w:rPr>
        <w:t>a knowledge discovery process based on</w:t>
      </w:r>
      <w:r w:rsidR="00E3606A">
        <w:rPr>
          <w:rFonts w:ascii="Times New Roman" w:hAnsi="Times New Roman" w:cs="Times New Roman"/>
        </w:rPr>
        <w:t xml:space="preserve"> data and experience</w:t>
      </w:r>
      <w:r w:rsidR="00120A3B">
        <w:rPr>
          <w:rFonts w:ascii="Times New Roman" w:hAnsi="Times New Roman" w:cs="Times New Roman"/>
        </w:rPr>
        <w:t xml:space="preserve">. The </w:t>
      </w:r>
      <w:r w:rsidR="009E1B09">
        <w:rPr>
          <w:rFonts w:ascii="Times New Roman" w:hAnsi="Times New Roman" w:cs="Times New Roman"/>
        </w:rPr>
        <w:t xml:space="preserve">growing </w:t>
      </w:r>
      <w:r w:rsidR="00120A3B">
        <w:rPr>
          <w:rFonts w:ascii="Times New Roman" w:hAnsi="Times New Roman" w:cs="Times New Roman"/>
        </w:rPr>
        <w:t xml:space="preserve">popularity of machine learning is backed by the fact that </w:t>
      </w:r>
      <w:r w:rsidR="009E1B09">
        <w:rPr>
          <w:rFonts w:ascii="Times New Roman" w:hAnsi="Times New Roman" w:cs="Times New Roman"/>
        </w:rPr>
        <w:t xml:space="preserve">algorithms are now capable of understanding partens in </w:t>
      </w:r>
      <w:r w:rsidR="00734DB8">
        <w:rPr>
          <w:rFonts w:ascii="Times New Roman" w:hAnsi="Times New Roman" w:cs="Times New Roman"/>
        </w:rPr>
        <w:t>complex set of data, that would otherwise be very difficult for humans.</w:t>
      </w:r>
      <w:r w:rsidR="00D57ADD">
        <w:rPr>
          <w:rFonts w:ascii="Times New Roman" w:hAnsi="Times New Roman" w:cs="Times New Roman"/>
        </w:rPr>
        <w:t xml:space="preserve"> The</w:t>
      </w:r>
      <w:r w:rsidR="006C2E3F">
        <w:rPr>
          <w:rFonts w:ascii="Times New Roman" w:hAnsi="Times New Roman" w:cs="Times New Roman"/>
        </w:rPr>
        <w:t xml:space="preserve"> daily discovery special use cases, and its </w:t>
      </w:r>
      <w:r w:rsidR="00565972">
        <w:rPr>
          <w:rFonts w:ascii="Times New Roman" w:hAnsi="Times New Roman" w:cs="Times New Roman"/>
        </w:rPr>
        <w:t xml:space="preserve">application in diverse fields in practical ways have also contributed to its </w:t>
      </w:r>
      <w:r w:rsidR="00461B60">
        <w:rPr>
          <w:rFonts w:ascii="Times New Roman" w:hAnsi="Times New Roman" w:cs="Times New Roman"/>
        </w:rPr>
        <w:t xml:space="preserve">fame. </w:t>
      </w:r>
    </w:p>
    <w:p w14:paraId="53BBB280" w14:textId="6527501F" w:rsidR="0071293A" w:rsidRDefault="00736472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ncept of m</w:t>
      </w:r>
      <w:r w:rsidR="00F74FBB">
        <w:rPr>
          <w:rFonts w:ascii="Times New Roman" w:hAnsi="Times New Roman" w:cs="Times New Roman"/>
        </w:rPr>
        <w:t>achine learning all started w</w:t>
      </w:r>
      <w:r w:rsidR="001E5B4C">
        <w:rPr>
          <w:rFonts w:ascii="Times New Roman" w:hAnsi="Times New Roman" w:cs="Times New Roman"/>
        </w:rPr>
        <w:t xml:space="preserve">hen Alain Turing </w:t>
      </w:r>
      <w:r w:rsidR="004A53C6">
        <w:rPr>
          <w:rFonts w:ascii="Times New Roman" w:hAnsi="Times New Roman" w:cs="Times New Roman"/>
        </w:rPr>
        <w:t>brought in the idea of learning machines</w:t>
      </w:r>
      <w:r w:rsidR="00C869AB">
        <w:rPr>
          <w:rFonts w:ascii="Times New Roman" w:hAnsi="Times New Roman" w:cs="Times New Roman"/>
        </w:rPr>
        <w:t xml:space="preserve"> in 1950</w:t>
      </w:r>
      <w:r w:rsidR="004A53C6">
        <w:rPr>
          <w:rFonts w:ascii="Times New Roman" w:hAnsi="Times New Roman" w:cs="Times New Roman"/>
        </w:rPr>
        <w:t xml:space="preserve">. </w:t>
      </w:r>
      <w:r w:rsidR="00AD37F2">
        <w:rPr>
          <w:rFonts w:ascii="Times New Roman" w:hAnsi="Times New Roman" w:cs="Times New Roman"/>
        </w:rPr>
        <w:t>Later</w:t>
      </w:r>
      <w:r w:rsidR="00C869AB">
        <w:rPr>
          <w:rFonts w:ascii="Times New Roman" w:hAnsi="Times New Roman" w:cs="Times New Roman"/>
        </w:rPr>
        <w:t xml:space="preserve"> in 1952</w:t>
      </w:r>
      <w:r>
        <w:rPr>
          <w:rFonts w:ascii="Times New Roman" w:hAnsi="Times New Roman" w:cs="Times New Roman"/>
        </w:rPr>
        <w:t xml:space="preserve">, </w:t>
      </w:r>
      <w:r w:rsidR="00814669">
        <w:rPr>
          <w:rFonts w:ascii="Times New Roman" w:hAnsi="Times New Roman" w:cs="Times New Roman"/>
        </w:rPr>
        <w:t>Author Samuel</w:t>
      </w:r>
      <w:r>
        <w:rPr>
          <w:rFonts w:ascii="Times New Roman" w:hAnsi="Times New Roman" w:cs="Times New Roman"/>
        </w:rPr>
        <w:t xml:space="preserve"> of </w:t>
      </w:r>
      <w:r w:rsidR="00065CA3">
        <w:rPr>
          <w:rFonts w:ascii="Times New Roman" w:hAnsi="Times New Roman" w:cs="Times New Roman"/>
        </w:rPr>
        <w:t>IBM developed</w:t>
      </w:r>
      <w:r w:rsidR="00814669">
        <w:rPr>
          <w:rFonts w:ascii="Times New Roman" w:hAnsi="Times New Roman" w:cs="Times New Roman"/>
        </w:rPr>
        <w:t xml:space="preserve"> ELIZA, the fir</w:t>
      </w:r>
      <w:r w:rsidR="003A5C81">
        <w:rPr>
          <w:rFonts w:ascii="Times New Roman" w:hAnsi="Times New Roman" w:cs="Times New Roman"/>
        </w:rPr>
        <w:t>st game</w:t>
      </w:r>
      <w:r w:rsidR="00EE2467">
        <w:rPr>
          <w:rFonts w:ascii="Times New Roman" w:hAnsi="Times New Roman" w:cs="Times New Roman"/>
        </w:rPr>
        <w:t>-playing algorithm that prep</w:t>
      </w:r>
      <w:r w:rsidR="00001049">
        <w:rPr>
          <w:rFonts w:ascii="Times New Roman" w:hAnsi="Times New Roman" w:cs="Times New Roman"/>
        </w:rPr>
        <w:t xml:space="preserve">ared people for victory against a world champion. </w:t>
      </w:r>
      <w:r w:rsidR="008B70A6">
        <w:rPr>
          <w:rFonts w:ascii="Times New Roman" w:hAnsi="Times New Roman" w:cs="Times New Roman"/>
        </w:rPr>
        <w:t xml:space="preserve">In 1957 </w:t>
      </w:r>
      <w:r w:rsidR="00001049">
        <w:rPr>
          <w:rFonts w:ascii="Times New Roman" w:hAnsi="Times New Roman" w:cs="Times New Roman"/>
        </w:rPr>
        <w:t xml:space="preserve">The </w:t>
      </w:r>
      <w:r w:rsidR="00780439">
        <w:rPr>
          <w:rFonts w:ascii="Times New Roman" w:hAnsi="Times New Roman" w:cs="Times New Roman"/>
        </w:rPr>
        <w:t>id</w:t>
      </w:r>
      <w:r w:rsidR="00C869AB">
        <w:rPr>
          <w:rFonts w:ascii="Times New Roman" w:hAnsi="Times New Roman" w:cs="Times New Roman"/>
        </w:rPr>
        <w:t xml:space="preserve">ea of </w:t>
      </w:r>
      <w:r w:rsidR="00E42C2F">
        <w:rPr>
          <w:rFonts w:ascii="Times New Roman" w:hAnsi="Times New Roman" w:cs="Times New Roman"/>
        </w:rPr>
        <w:t xml:space="preserve">neural network was </w:t>
      </w:r>
      <w:r w:rsidR="008B70A6">
        <w:rPr>
          <w:rFonts w:ascii="Times New Roman" w:hAnsi="Times New Roman" w:cs="Times New Roman"/>
        </w:rPr>
        <w:t>introduced</w:t>
      </w:r>
      <w:r w:rsidR="006F4A7B">
        <w:rPr>
          <w:rFonts w:ascii="Times New Roman" w:hAnsi="Times New Roman" w:cs="Times New Roman"/>
        </w:rPr>
        <w:t xml:space="preserve"> by </w:t>
      </w:r>
      <w:r w:rsidR="006F4A7B" w:rsidRPr="006F4A7B">
        <w:rPr>
          <w:rFonts w:ascii="Times New Roman" w:hAnsi="Times New Roman" w:cs="Times New Roman"/>
        </w:rPr>
        <w:t>Frank Rosenblatt</w:t>
      </w:r>
      <w:r w:rsidR="00E42C2F">
        <w:rPr>
          <w:rFonts w:ascii="Times New Roman" w:hAnsi="Times New Roman" w:cs="Times New Roman"/>
        </w:rPr>
        <w:t xml:space="preserve"> with the discovery of the </w:t>
      </w:r>
      <w:r w:rsidR="00C869AB">
        <w:rPr>
          <w:rFonts w:ascii="Times New Roman" w:hAnsi="Times New Roman" w:cs="Times New Roman"/>
        </w:rPr>
        <w:t>perceptron</w:t>
      </w:r>
      <w:r w:rsidR="008B70A6">
        <w:rPr>
          <w:rFonts w:ascii="Times New Roman" w:hAnsi="Times New Roman" w:cs="Times New Roman"/>
        </w:rPr>
        <w:t xml:space="preserve">, a simple linear classifier. </w:t>
      </w:r>
      <w:r w:rsidR="00CF5E36">
        <w:rPr>
          <w:rFonts w:ascii="Times New Roman" w:hAnsi="Times New Roman" w:cs="Times New Roman"/>
        </w:rPr>
        <w:t xml:space="preserve">In the </w:t>
      </w:r>
      <w:r w:rsidR="00C62F73">
        <w:rPr>
          <w:rFonts w:ascii="Times New Roman" w:hAnsi="Times New Roman" w:cs="Times New Roman"/>
        </w:rPr>
        <w:t xml:space="preserve">1990, the concept of Artificial Intelligence came around as </w:t>
      </w:r>
      <w:r w:rsidR="00857948">
        <w:rPr>
          <w:rFonts w:ascii="Times New Roman" w:hAnsi="Times New Roman" w:cs="Times New Roman"/>
        </w:rPr>
        <w:t xml:space="preserve">knowledge in computer science and statics were brough together to create different </w:t>
      </w:r>
      <w:r w:rsidR="000B45B6">
        <w:rPr>
          <w:rFonts w:ascii="Times New Roman" w:hAnsi="Times New Roman" w:cs="Times New Roman"/>
        </w:rPr>
        <w:t xml:space="preserve">data-driven </w:t>
      </w:r>
      <w:r w:rsidR="00857948">
        <w:rPr>
          <w:rFonts w:ascii="Times New Roman" w:hAnsi="Times New Roman" w:cs="Times New Roman"/>
        </w:rPr>
        <w:t>machine learning approaches.</w:t>
      </w:r>
      <w:r w:rsidR="00D84C53">
        <w:rPr>
          <w:rFonts w:ascii="Times New Roman" w:hAnsi="Times New Roman" w:cs="Times New Roman"/>
        </w:rPr>
        <w:t xml:space="preserve"> </w:t>
      </w:r>
      <w:r w:rsidR="009A0459">
        <w:rPr>
          <w:rFonts w:ascii="Times New Roman" w:hAnsi="Times New Roman" w:cs="Times New Roman"/>
        </w:rPr>
        <w:t>Then there was a rise in Big Data following a boom in volume, velocity and variety of data</w:t>
      </w:r>
      <w:r w:rsidR="0071293A">
        <w:rPr>
          <w:rFonts w:ascii="Times New Roman" w:hAnsi="Times New Roman" w:cs="Times New Roman"/>
        </w:rPr>
        <w:t xml:space="preserve"> that could be used for research.</w:t>
      </w:r>
      <w:r w:rsidR="00215DFB">
        <w:rPr>
          <w:rFonts w:ascii="Times New Roman" w:hAnsi="Times New Roman" w:cs="Times New Roman"/>
        </w:rPr>
        <w:t xml:space="preserve"> There </w:t>
      </w:r>
      <w:r w:rsidR="002B4142">
        <w:rPr>
          <w:rFonts w:ascii="Times New Roman" w:hAnsi="Times New Roman" w:cs="Times New Roman"/>
        </w:rPr>
        <w:t>has</w:t>
      </w:r>
      <w:r w:rsidR="00215DFB">
        <w:rPr>
          <w:rFonts w:ascii="Times New Roman" w:hAnsi="Times New Roman" w:cs="Times New Roman"/>
        </w:rPr>
        <w:t xml:space="preserve"> been improve</w:t>
      </w:r>
      <w:r w:rsidR="00B45C2E">
        <w:rPr>
          <w:rFonts w:ascii="Times New Roman" w:hAnsi="Times New Roman" w:cs="Times New Roman"/>
        </w:rPr>
        <w:t>ment in infrastructures, network and standard,</w:t>
      </w:r>
      <w:r w:rsidR="002B4142">
        <w:rPr>
          <w:rFonts w:ascii="Times New Roman" w:hAnsi="Times New Roman" w:cs="Times New Roman"/>
        </w:rPr>
        <w:t xml:space="preserve"> under the umbrella of Open Data and IoT</w:t>
      </w:r>
      <w:r w:rsidR="007A2A69">
        <w:rPr>
          <w:rFonts w:ascii="Times New Roman" w:hAnsi="Times New Roman" w:cs="Times New Roman"/>
        </w:rPr>
        <w:t xml:space="preserve">, that makes data more and more accessible for use. </w:t>
      </w:r>
    </w:p>
    <w:p w14:paraId="123EDFCE" w14:textId="35D7832E" w:rsidR="00BE4A38" w:rsidRDefault="007A2A6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 last decade, </w:t>
      </w:r>
      <w:r w:rsidR="002302F0">
        <w:rPr>
          <w:rFonts w:ascii="Times New Roman" w:hAnsi="Times New Roman" w:cs="Times New Roman"/>
        </w:rPr>
        <w:t>there has been</w:t>
      </w:r>
      <w:r w:rsidR="00CE2171">
        <w:rPr>
          <w:rFonts w:ascii="Times New Roman" w:hAnsi="Times New Roman" w:cs="Times New Roman"/>
        </w:rPr>
        <w:t xml:space="preserve"> growing discover</w:t>
      </w:r>
      <w:r w:rsidR="00ED4CB7">
        <w:rPr>
          <w:rFonts w:ascii="Times New Roman" w:hAnsi="Times New Roman" w:cs="Times New Roman"/>
        </w:rPr>
        <w:t>ies</w:t>
      </w:r>
      <w:r w:rsidR="00CE2171">
        <w:rPr>
          <w:rFonts w:ascii="Times New Roman" w:hAnsi="Times New Roman" w:cs="Times New Roman"/>
        </w:rPr>
        <w:t xml:space="preserve"> in this domain</w:t>
      </w:r>
      <w:r w:rsidR="00E83788">
        <w:rPr>
          <w:rFonts w:ascii="Times New Roman" w:hAnsi="Times New Roman" w:cs="Times New Roman"/>
        </w:rPr>
        <w:t xml:space="preserve"> like Google’s Alpha Go, Open AI’s Cha GPT, </w:t>
      </w:r>
      <w:r w:rsidR="003E70A8">
        <w:rPr>
          <w:rFonts w:ascii="Times New Roman" w:hAnsi="Times New Roman" w:cs="Times New Roman"/>
        </w:rPr>
        <w:t xml:space="preserve">DeepMind’s Alpha Fold, to list a few. </w:t>
      </w:r>
      <w:r w:rsidR="009E1811">
        <w:rPr>
          <w:rFonts w:ascii="Times New Roman" w:hAnsi="Times New Roman" w:cs="Times New Roman"/>
        </w:rPr>
        <w:t xml:space="preserve">Newer machine learning approaches to solving complex problems are also being developed. </w:t>
      </w:r>
    </w:p>
    <w:p w14:paraId="24BCDC53" w14:textId="77777777" w:rsidR="003E70A8" w:rsidRDefault="003E70A8" w:rsidP="00BD5663">
      <w:pPr>
        <w:rPr>
          <w:rFonts w:ascii="Times New Roman" w:hAnsi="Times New Roman" w:cs="Times New Roman"/>
        </w:rPr>
      </w:pPr>
    </w:p>
    <w:p w14:paraId="1C078450" w14:textId="77777777" w:rsidR="003E70A8" w:rsidRPr="00BD5663" w:rsidRDefault="003E70A8" w:rsidP="00BD5663">
      <w:pPr>
        <w:rPr>
          <w:rFonts w:ascii="Times New Roman" w:hAnsi="Times New Roman" w:cs="Times New Roman"/>
        </w:rPr>
      </w:pPr>
    </w:p>
    <w:p w14:paraId="19840A56" w14:textId="0664C3CB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2 Give three examples of machine learning techniques that can be viewed as either supervised</w:t>
      </w:r>
      <w:r w:rsidR="00461B60" w:rsidRPr="004D3BAB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BD5663">
        <w:rPr>
          <w:rFonts w:ascii="Times New Roman" w:hAnsi="Times New Roman" w:cs="Times New Roman"/>
          <w:i/>
          <w:iCs/>
          <w:color w:val="002060"/>
        </w:rPr>
        <w:t>or unsupervised approaches.</w:t>
      </w:r>
    </w:p>
    <w:p w14:paraId="43E9D759" w14:textId="0973321A" w:rsidR="00461B60" w:rsidRDefault="00756B8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assification</w:t>
      </w:r>
      <w:r w:rsidR="00153875">
        <w:rPr>
          <w:rFonts w:ascii="Times New Roman" w:hAnsi="Times New Roman" w:cs="Times New Roman"/>
        </w:rPr>
        <w:t xml:space="preserve">: This is a supervised </w:t>
      </w:r>
      <w:r w:rsidR="00DD03A1">
        <w:rPr>
          <w:rFonts w:ascii="Times New Roman" w:hAnsi="Times New Roman" w:cs="Times New Roman"/>
        </w:rPr>
        <w:t>machine learning</w:t>
      </w:r>
      <w:r w:rsidR="00153875">
        <w:rPr>
          <w:rFonts w:ascii="Times New Roman" w:hAnsi="Times New Roman" w:cs="Times New Roman"/>
        </w:rPr>
        <w:t xml:space="preserve"> technique </w:t>
      </w:r>
      <w:r w:rsidR="00DD03A1">
        <w:rPr>
          <w:rFonts w:ascii="Times New Roman" w:hAnsi="Times New Roman" w:cs="Times New Roman"/>
        </w:rPr>
        <w:t xml:space="preserve">that predicts the category or label </w:t>
      </w:r>
      <w:r w:rsidR="00247C20">
        <w:rPr>
          <w:rFonts w:ascii="Times New Roman" w:hAnsi="Times New Roman" w:cs="Times New Roman"/>
        </w:rPr>
        <w:t xml:space="preserve">of a sample input. </w:t>
      </w:r>
      <w:r w:rsidR="002D2A49">
        <w:rPr>
          <w:rFonts w:ascii="Times New Roman" w:hAnsi="Times New Roman" w:cs="Times New Roman"/>
        </w:rPr>
        <w:t>To arrive at this stage, the model is trained with labelled or classified data</w:t>
      </w:r>
      <w:r w:rsidR="001542BC">
        <w:rPr>
          <w:rFonts w:ascii="Times New Roman" w:hAnsi="Times New Roman" w:cs="Times New Roman"/>
        </w:rPr>
        <w:t>.</w:t>
      </w:r>
      <w:r w:rsidR="00DD03A1">
        <w:rPr>
          <w:rFonts w:ascii="Times New Roman" w:hAnsi="Times New Roman" w:cs="Times New Roman"/>
        </w:rPr>
        <w:t xml:space="preserve"> </w:t>
      </w:r>
      <w:r w:rsidR="00461B60">
        <w:rPr>
          <w:rFonts w:ascii="Times New Roman" w:hAnsi="Times New Roman" w:cs="Times New Roman"/>
        </w:rPr>
        <w:t xml:space="preserve"> </w:t>
      </w:r>
    </w:p>
    <w:p w14:paraId="125885F0" w14:textId="361C1152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ustering</w:t>
      </w:r>
      <w:r w:rsidR="001542BC">
        <w:rPr>
          <w:rFonts w:ascii="Times New Roman" w:hAnsi="Times New Roman" w:cs="Times New Roman"/>
        </w:rPr>
        <w:t xml:space="preserve">: This is an unsupervised learning technique where </w:t>
      </w:r>
      <w:r w:rsidR="002C0000">
        <w:rPr>
          <w:rFonts w:ascii="Times New Roman" w:hAnsi="Times New Roman" w:cs="Times New Roman"/>
        </w:rPr>
        <w:t>the model groups</w:t>
      </w:r>
      <w:r w:rsidR="00CA642C">
        <w:rPr>
          <w:rFonts w:ascii="Times New Roman" w:hAnsi="Times New Roman" w:cs="Times New Roman"/>
        </w:rPr>
        <w:t xml:space="preserve"> together</w:t>
      </w:r>
      <w:r w:rsidR="002C0000">
        <w:rPr>
          <w:rFonts w:ascii="Times New Roman" w:hAnsi="Times New Roman" w:cs="Times New Roman"/>
        </w:rPr>
        <w:t xml:space="preserve"> </w:t>
      </w:r>
      <w:r w:rsidR="00A772D1">
        <w:rPr>
          <w:rFonts w:ascii="Times New Roman" w:hAnsi="Times New Roman" w:cs="Times New Roman"/>
        </w:rPr>
        <w:t xml:space="preserve">data of a given input </w:t>
      </w:r>
      <w:r w:rsidR="00CA642C">
        <w:rPr>
          <w:rFonts w:ascii="Times New Roman" w:hAnsi="Times New Roman" w:cs="Times New Roman"/>
        </w:rPr>
        <w:t xml:space="preserve">based on feature similarity. </w:t>
      </w:r>
      <w:r w:rsidR="00B77A0A">
        <w:rPr>
          <w:rFonts w:ascii="Times New Roman" w:hAnsi="Times New Roman" w:cs="Times New Roman"/>
        </w:rPr>
        <w:t xml:space="preserve">As it is unsupervised, </w:t>
      </w:r>
      <w:r w:rsidR="0063305C">
        <w:rPr>
          <w:rFonts w:ascii="Times New Roman" w:hAnsi="Times New Roman" w:cs="Times New Roman"/>
        </w:rPr>
        <w:t>the al</w:t>
      </w:r>
      <w:r w:rsidR="00BF40FA">
        <w:rPr>
          <w:rFonts w:ascii="Times New Roman" w:hAnsi="Times New Roman" w:cs="Times New Roman"/>
        </w:rPr>
        <w:t xml:space="preserve">gorithm is not fed with labelled data. </w:t>
      </w:r>
    </w:p>
    <w:p w14:paraId="6D4D4136" w14:textId="351ED31E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</w:t>
      </w:r>
      <w:r w:rsidR="00756B83">
        <w:rPr>
          <w:rFonts w:ascii="Times New Roman" w:hAnsi="Times New Roman" w:cs="Times New Roman"/>
        </w:rPr>
        <w:t>near regression</w:t>
      </w:r>
      <w:r w:rsidR="0063305C">
        <w:rPr>
          <w:rFonts w:ascii="Times New Roman" w:hAnsi="Times New Roman" w:cs="Times New Roman"/>
        </w:rPr>
        <w:t>:</w:t>
      </w:r>
      <w:r w:rsidR="00756B83">
        <w:rPr>
          <w:rFonts w:ascii="Times New Roman" w:hAnsi="Times New Roman" w:cs="Times New Roman"/>
        </w:rPr>
        <w:t xml:space="preserve"> </w:t>
      </w:r>
      <w:r w:rsidR="00DA6B54">
        <w:rPr>
          <w:rFonts w:ascii="Times New Roman" w:hAnsi="Times New Roman" w:cs="Times New Roman"/>
        </w:rPr>
        <w:t xml:space="preserve">This is a supervised machine learning technique where and algorithm </w:t>
      </w:r>
      <w:r w:rsidR="00F141F3">
        <w:rPr>
          <w:rFonts w:ascii="Times New Roman" w:hAnsi="Times New Roman" w:cs="Times New Roman"/>
        </w:rPr>
        <w:t>models the relationship between multiple valu</w:t>
      </w:r>
      <w:r w:rsidR="00F538D1">
        <w:rPr>
          <w:rFonts w:ascii="Times New Roman" w:hAnsi="Times New Roman" w:cs="Times New Roman"/>
        </w:rPr>
        <w:t>es and fits are linear equation to it.</w:t>
      </w:r>
    </w:p>
    <w:p w14:paraId="65645FA5" w14:textId="77777777" w:rsidR="00F538D1" w:rsidRPr="00BD5663" w:rsidRDefault="00F538D1" w:rsidP="00BD5663">
      <w:pPr>
        <w:rPr>
          <w:rFonts w:ascii="Times New Roman" w:hAnsi="Times New Roman" w:cs="Times New Roman"/>
        </w:rPr>
      </w:pPr>
    </w:p>
    <w:p w14:paraId="448A6211" w14:textId="54E791FC" w:rsidR="00827272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3 What is the difference between classification and regression?</w:t>
      </w:r>
    </w:p>
    <w:p w14:paraId="4D813223" w14:textId="308E3AA7" w:rsidR="008E4CB9" w:rsidRDefault="009376C1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lassification model would be able to </w:t>
      </w:r>
      <w:r w:rsidR="008C2E51">
        <w:rPr>
          <w:rFonts w:ascii="Times New Roman" w:hAnsi="Times New Roman" w:cs="Times New Roman"/>
        </w:rPr>
        <w:t xml:space="preserve">identify </w:t>
      </w:r>
      <w:r w:rsidR="00FF29B7">
        <w:rPr>
          <w:rFonts w:ascii="Times New Roman" w:hAnsi="Times New Roman" w:cs="Times New Roman"/>
        </w:rPr>
        <w:t>to</w:t>
      </w:r>
      <w:r w:rsidR="008C2E51">
        <w:rPr>
          <w:rFonts w:ascii="Times New Roman" w:hAnsi="Times New Roman" w:cs="Times New Roman"/>
        </w:rPr>
        <w:t xml:space="preserve"> what category </w:t>
      </w:r>
      <w:r w:rsidR="00FF29B7">
        <w:rPr>
          <w:rFonts w:ascii="Times New Roman" w:hAnsi="Times New Roman" w:cs="Times New Roman"/>
        </w:rPr>
        <w:t>a given data belongs to</w:t>
      </w:r>
      <w:r w:rsidR="00F5750F">
        <w:rPr>
          <w:rFonts w:ascii="Times New Roman" w:hAnsi="Times New Roman" w:cs="Times New Roman"/>
        </w:rPr>
        <w:t xml:space="preserve"> (categorical output)</w:t>
      </w:r>
      <w:r w:rsidR="00FF29B7">
        <w:rPr>
          <w:rFonts w:ascii="Times New Roman" w:hAnsi="Times New Roman" w:cs="Times New Roman"/>
        </w:rPr>
        <w:t xml:space="preserve"> </w:t>
      </w:r>
      <w:r w:rsidR="008C2E51">
        <w:rPr>
          <w:rFonts w:ascii="Times New Roman" w:hAnsi="Times New Roman" w:cs="Times New Roman"/>
        </w:rPr>
        <w:t xml:space="preserve">while a regression model would </w:t>
      </w:r>
      <w:r w:rsidR="00960C59">
        <w:rPr>
          <w:rFonts w:ascii="Times New Roman" w:hAnsi="Times New Roman" w:cs="Times New Roman"/>
        </w:rPr>
        <w:t xml:space="preserve">help predict </w:t>
      </w:r>
      <w:r w:rsidR="00C03A35">
        <w:rPr>
          <w:rFonts w:ascii="Times New Roman" w:hAnsi="Times New Roman" w:cs="Times New Roman"/>
        </w:rPr>
        <w:t>a</w:t>
      </w:r>
      <w:r w:rsidR="00960C59">
        <w:rPr>
          <w:rFonts w:ascii="Times New Roman" w:hAnsi="Times New Roman" w:cs="Times New Roman"/>
        </w:rPr>
        <w:t xml:space="preserve"> value based on given input</w:t>
      </w:r>
      <w:r w:rsidR="00F5750F">
        <w:rPr>
          <w:rFonts w:ascii="Times New Roman" w:hAnsi="Times New Roman" w:cs="Times New Roman"/>
        </w:rPr>
        <w:t xml:space="preserve"> (numerical output)</w:t>
      </w:r>
      <w:r w:rsidR="00960C59">
        <w:rPr>
          <w:rFonts w:ascii="Times New Roman" w:hAnsi="Times New Roman" w:cs="Times New Roman"/>
        </w:rPr>
        <w:t xml:space="preserve">. </w:t>
      </w:r>
      <w:r w:rsidR="00061F93">
        <w:rPr>
          <w:rFonts w:ascii="Times New Roman" w:hAnsi="Times New Roman" w:cs="Times New Roman"/>
        </w:rPr>
        <w:t xml:space="preserve">For example, a classification model will give us information as to weather an email is spam or not while a regression model will </w:t>
      </w:r>
      <w:r w:rsidR="00C03A35">
        <w:rPr>
          <w:rFonts w:ascii="Times New Roman" w:hAnsi="Times New Roman" w:cs="Times New Roman"/>
        </w:rPr>
        <w:t xml:space="preserve">give us a forecast of </w:t>
      </w:r>
      <w:r w:rsidR="008E4CB9">
        <w:rPr>
          <w:rFonts w:ascii="Times New Roman" w:hAnsi="Times New Roman" w:cs="Times New Roman"/>
        </w:rPr>
        <w:t>the price of a given commodity in each period.</w:t>
      </w:r>
      <w:r w:rsidR="00C03A35">
        <w:rPr>
          <w:rFonts w:ascii="Times New Roman" w:hAnsi="Times New Roman" w:cs="Times New Roman"/>
        </w:rPr>
        <w:t xml:space="preserve"> </w:t>
      </w:r>
    </w:p>
    <w:p w14:paraId="23A8BBEA" w14:textId="08E82933" w:rsidR="00F538D1" w:rsidRPr="00BD5663" w:rsidRDefault="00061F9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B18ED41" w14:textId="77777777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4 What is the difference between supervised learning and unsupervised learning?</w:t>
      </w:r>
    </w:p>
    <w:p w14:paraId="085F6C18" w14:textId="2F7C609A" w:rsidR="00F640C5" w:rsidRDefault="008E4CB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supervised learning, the</w:t>
      </w:r>
      <w:r w:rsidR="00E31FF0">
        <w:rPr>
          <w:rFonts w:ascii="Times New Roman" w:hAnsi="Times New Roman" w:cs="Times New Roman"/>
        </w:rPr>
        <w:t xml:space="preserve"> model is fed with labelled </w:t>
      </w:r>
      <w:r w:rsidR="00DD15A4">
        <w:rPr>
          <w:rFonts w:ascii="Times New Roman" w:hAnsi="Times New Roman" w:cs="Times New Roman"/>
        </w:rPr>
        <w:t xml:space="preserve">data </w:t>
      </w:r>
      <w:r w:rsidR="004D3BAB">
        <w:rPr>
          <w:rFonts w:ascii="Times New Roman" w:hAnsi="Times New Roman" w:cs="Times New Roman"/>
        </w:rPr>
        <w:t xml:space="preserve">in which the desired output is </w:t>
      </w:r>
      <w:r w:rsidR="00E94A5E">
        <w:rPr>
          <w:rFonts w:ascii="Times New Roman" w:hAnsi="Times New Roman" w:cs="Times New Roman"/>
        </w:rPr>
        <w:t>known,</w:t>
      </w:r>
      <w:r w:rsidR="004D3BAB">
        <w:rPr>
          <w:rFonts w:ascii="Times New Roman" w:hAnsi="Times New Roman" w:cs="Times New Roman"/>
        </w:rPr>
        <w:t xml:space="preserve"> and the model learns on it while in unsupervised learning, the model works solely on features.</w:t>
      </w:r>
      <w:r w:rsidR="00E94A5E">
        <w:rPr>
          <w:rFonts w:ascii="Times New Roman" w:hAnsi="Times New Roman" w:cs="Times New Roman"/>
        </w:rPr>
        <w:t xml:space="preserve"> Common supervised learning algorithm include linear regression</w:t>
      </w:r>
      <w:r w:rsidR="00744ACD">
        <w:rPr>
          <w:rFonts w:ascii="Times New Roman" w:hAnsi="Times New Roman" w:cs="Times New Roman"/>
        </w:rPr>
        <w:t xml:space="preserve"> and</w:t>
      </w:r>
      <w:r w:rsidR="00E94A5E">
        <w:rPr>
          <w:rFonts w:ascii="Times New Roman" w:hAnsi="Times New Roman" w:cs="Times New Roman"/>
        </w:rPr>
        <w:t xml:space="preserve"> </w:t>
      </w:r>
      <w:r w:rsidR="00744ACD">
        <w:rPr>
          <w:rFonts w:ascii="Times New Roman" w:hAnsi="Times New Roman" w:cs="Times New Roman"/>
        </w:rPr>
        <w:t xml:space="preserve">neural networks while some unsupervised learning algorithms include the K-means, Principal component </w:t>
      </w:r>
      <w:r w:rsidR="00764E80">
        <w:rPr>
          <w:rFonts w:ascii="Times New Roman" w:hAnsi="Times New Roman" w:cs="Times New Roman"/>
        </w:rPr>
        <w:t>Analysis (</w:t>
      </w:r>
      <w:r w:rsidR="00744ACD">
        <w:rPr>
          <w:rFonts w:ascii="Times New Roman" w:hAnsi="Times New Roman" w:cs="Times New Roman"/>
        </w:rPr>
        <w:t>PCA</w:t>
      </w:r>
      <w:r w:rsidR="00764E80">
        <w:rPr>
          <w:rFonts w:ascii="Times New Roman" w:hAnsi="Times New Roman" w:cs="Times New Roman"/>
        </w:rPr>
        <w:t>)</w:t>
      </w:r>
      <w:r w:rsidR="00744ACD">
        <w:rPr>
          <w:rFonts w:ascii="Times New Roman" w:hAnsi="Times New Roman" w:cs="Times New Roman"/>
        </w:rPr>
        <w:t xml:space="preserve">. </w:t>
      </w:r>
    </w:p>
    <w:p w14:paraId="0DCA6C0C" w14:textId="5192B38F" w:rsidR="008E4CB9" w:rsidRPr="00BD5663" w:rsidRDefault="008E4CB9" w:rsidP="00BD5663">
      <w:pPr>
        <w:rPr>
          <w:rFonts w:ascii="Times New Roman" w:hAnsi="Times New Roman" w:cs="Times New Roman"/>
        </w:rPr>
      </w:pPr>
    </w:p>
    <w:p w14:paraId="6584B44B" w14:textId="73275AA9" w:rsidR="00BD5663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5 Give examples of successful applications of machine learning and explain what technique is</w:t>
      </w:r>
      <w:r w:rsidR="00F640C5" w:rsidRPr="00E6746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E6746D">
        <w:rPr>
          <w:rFonts w:ascii="Times New Roman" w:hAnsi="Times New Roman" w:cs="Times New Roman"/>
          <w:i/>
          <w:iCs/>
          <w:color w:val="002060"/>
        </w:rPr>
        <w:t>appropriate and what type of learning is involved?</w:t>
      </w:r>
    </w:p>
    <w:p w14:paraId="75661CEC" w14:textId="77777777" w:rsidR="008F58EB" w:rsidRPr="00E6746D" w:rsidRDefault="008F58EB" w:rsidP="00BD5663">
      <w:pPr>
        <w:rPr>
          <w:rFonts w:ascii="Times New Roman" w:hAnsi="Times New Roman" w:cs="Times New Roman"/>
          <w:i/>
          <w:iCs/>
          <w:color w:val="002060"/>
        </w:rPr>
      </w:pPr>
    </w:p>
    <w:p w14:paraId="65D06A2F" w14:textId="77777777" w:rsidR="008F58EB" w:rsidRDefault="008F58EB" w:rsidP="008F58EB">
      <w:pPr>
        <w:rPr>
          <w:rFonts w:ascii="Times New Roman" w:hAnsi="Times New Roman" w:cs="Times New Roman"/>
          <w:b/>
          <w:bCs/>
        </w:rPr>
      </w:pPr>
    </w:p>
    <w:p w14:paraId="4E4E80D4" w14:textId="77777777" w:rsidR="008F58EB" w:rsidRDefault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BC2412B" w14:textId="37AE81CC" w:rsidR="00331936" w:rsidRDefault="008F58EB" w:rsidP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3</w:t>
      </w:r>
      <w:r w:rsidRPr="00BD5663">
        <w:rPr>
          <w:rFonts w:ascii="Times New Roman" w:hAnsi="Times New Roman" w:cs="Times New Roman"/>
          <w:b/>
          <w:bCs/>
        </w:rPr>
        <w:t xml:space="preserve">. </w:t>
      </w:r>
      <w:r w:rsidR="00331936" w:rsidRPr="00331936">
        <w:rPr>
          <w:rFonts w:ascii="Times New Roman" w:hAnsi="Times New Roman" w:cs="Times New Roman"/>
          <w:b/>
          <w:bCs/>
        </w:rPr>
        <w:t>Diabetes data (25 points)</w:t>
      </w:r>
    </w:p>
    <w:p w14:paraId="0F7D79CF" w14:textId="612C8F1F" w:rsidR="00331936" w:rsidRPr="00EE3E02" w:rsidRDefault="00331936" w:rsidP="008F58EB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3.1 Correlation </w:t>
      </w:r>
      <w:r w:rsidR="00EE3E02"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Metrix </w:t>
      </w:r>
    </w:p>
    <w:p w14:paraId="675670B3" w14:textId="4F07C6B5" w:rsidR="008D01F4" w:rsidRDefault="00AD79FD" w:rsidP="008F58EB">
      <w:pPr>
        <w:rPr>
          <w:rFonts w:ascii="Times New Roman" w:hAnsi="Times New Roman" w:cs="Times New Roman"/>
        </w:rPr>
      </w:pPr>
      <w:r w:rsidRPr="00AD79F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9984" behindDoc="0" locked="0" layoutInCell="1" allowOverlap="1" wp14:anchorId="466F5740" wp14:editId="785EFEE4">
            <wp:simplePos x="0" y="0"/>
            <wp:positionH relativeFrom="margin">
              <wp:align>center</wp:align>
            </wp:positionH>
            <wp:positionV relativeFrom="paragraph">
              <wp:posOffset>945515</wp:posOffset>
            </wp:positionV>
            <wp:extent cx="5019675" cy="4124325"/>
            <wp:effectExtent l="0" t="0" r="9525" b="9525"/>
            <wp:wrapTopAndBottom/>
            <wp:docPr id="3890883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08830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81B7A">
        <w:rPr>
          <w:rFonts w:ascii="Times New Roman" w:hAnsi="Times New Roman" w:cs="Times New Roman"/>
        </w:rPr>
        <w:t>The correlation m</w:t>
      </w:r>
      <w:r w:rsidR="00055997">
        <w:rPr>
          <w:rFonts w:ascii="Times New Roman" w:hAnsi="Times New Roman" w:cs="Times New Roman"/>
        </w:rPr>
        <w:t>atrix shows the correlation between the explanatory variables</w:t>
      </w:r>
      <w:r w:rsidR="000C06CE">
        <w:rPr>
          <w:rFonts w:ascii="Times New Roman" w:hAnsi="Times New Roman" w:cs="Times New Roman"/>
        </w:rPr>
        <w:t xml:space="preserve">, with </w:t>
      </w:r>
      <w:r w:rsidR="00DE5905">
        <w:rPr>
          <w:rFonts w:ascii="Times New Roman" w:hAnsi="Times New Roman" w:cs="Times New Roman"/>
        </w:rPr>
        <w:t>values ranging from -1 to +1. A +1 indicates a high positive correlation,</w:t>
      </w:r>
      <w:r w:rsidR="006F2222">
        <w:rPr>
          <w:rFonts w:ascii="Times New Roman" w:hAnsi="Times New Roman" w:cs="Times New Roman"/>
        </w:rPr>
        <w:t xml:space="preserve"> while a -1 </w:t>
      </w:r>
      <w:r w:rsidR="008D01F4">
        <w:rPr>
          <w:rFonts w:ascii="Times New Roman" w:hAnsi="Times New Roman" w:cs="Times New Roman"/>
        </w:rPr>
        <w:t>indicates</w:t>
      </w:r>
      <w:r w:rsidR="006F2222">
        <w:rPr>
          <w:rFonts w:ascii="Times New Roman" w:hAnsi="Times New Roman" w:cs="Times New Roman"/>
        </w:rPr>
        <w:t xml:space="preserve"> a high negative correlation. A 0 ind</w:t>
      </w:r>
      <w:r w:rsidR="008D01F4">
        <w:rPr>
          <w:rFonts w:ascii="Times New Roman" w:hAnsi="Times New Roman" w:cs="Times New Roman"/>
        </w:rPr>
        <w:t xml:space="preserve">icates an absence of correlation between the variables. Using the </w:t>
      </w:r>
      <w:proofErr w:type="gramStart"/>
      <w:r w:rsidR="008D01F4">
        <w:rPr>
          <w:rFonts w:ascii="Times New Roman" w:hAnsi="Times New Roman" w:cs="Times New Roman"/>
        </w:rPr>
        <w:t xml:space="preserve">pandas </w:t>
      </w:r>
      <w:r w:rsidR="008D01F4" w:rsidRPr="00197C1F">
        <w:rPr>
          <w:rFonts w:ascii="Times New Roman" w:hAnsi="Times New Roman" w:cs="Times New Roman"/>
          <w:i/>
          <w:iCs/>
        </w:rPr>
        <w:t>.</w:t>
      </w:r>
      <w:proofErr w:type="spellStart"/>
      <w:r w:rsidR="008D01F4" w:rsidRPr="00197C1F">
        <w:rPr>
          <w:rFonts w:ascii="Times New Roman" w:hAnsi="Times New Roman" w:cs="Times New Roman"/>
          <w:i/>
          <w:iCs/>
        </w:rPr>
        <w:t>corr</w:t>
      </w:r>
      <w:proofErr w:type="spellEnd"/>
      <w:proofErr w:type="gramEnd"/>
      <w:r w:rsidR="008D01F4" w:rsidRPr="00197C1F">
        <w:rPr>
          <w:rFonts w:ascii="Times New Roman" w:hAnsi="Times New Roman" w:cs="Times New Roman"/>
          <w:i/>
          <w:iCs/>
        </w:rPr>
        <w:t>()</w:t>
      </w:r>
      <w:r w:rsidR="008D01F4">
        <w:rPr>
          <w:rFonts w:ascii="Times New Roman" w:hAnsi="Times New Roman" w:cs="Times New Roman"/>
        </w:rPr>
        <w:t xml:space="preserve"> function, we observe the following correlation between the variables.</w:t>
      </w:r>
    </w:p>
    <w:p w14:paraId="64A853A9" w14:textId="378D9E89" w:rsidR="00AD79FD" w:rsidRDefault="00AD79FD" w:rsidP="008F58EB">
      <w:pPr>
        <w:rPr>
          <w:rFonts w:ascii="Times New Roman" w:hAnsi="Times New Roman" w:cs="Times New Roman"/>
        </w:rPr>
      </w:pPr>
    </w:p>
    <w:p w14:paraId="0AB755DF" w14:textId="5074DB64" w:rsidR="006109B7" w:rsidRPr="00E4171E" w:rsidRDefault="00B1641C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 w:rsidRPr="00E4171E">
        <w:rPr>
          <w:rFonts w:ascii="Times New Roman" w:hAnsi="Times New Roman" w:cs="Times New Roman"/>
        </w:rPr>
        <w:t xml:space="preserve">We observe the greatest positive correlation between </w:t>
      </w:r>
      <w:r w:rsidR="008F73D1" w:rsidRPr="00E4171E">
        <w:rPr>
          <w:rFonts w:ascii="Times New Roman" w:hAnsi="Times New Roman" w:cs="Times New Roman"/>
        </w:rPr>
        <w:t>the blood serum measurements S1 and S2</w:t>
      </w:r>
      <w:r w:rsidR="00397CFC" w:rsidRPr="00E4171E">
        <w:rPr>
          <w:rFonts w:ascii="Times New Roman" w:hAnsi="Times New Roman" w:cs="Times New Roman"/>
        </w:rPr>
        <w:t xml:space="preserve">, and the greatest negative correlation is between the blood serum measurements S3 and S4. </w:t>
      </w:r>
    </w:p>
    <w:p w14:paraId="742CE1FC" w14:textId="388315D5" w:rsidR="00E4171E" w:rsidRPr="003B6F21" w:rsidRDefault="00E4171E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On the </w:t>
      </w:r>
      <w:r w:rsidR="00ED15EB">
        <w:rPr>
          <w:rFonts w:ascii="Times New Roman" w:hAnsi="Times New Roman" w:cs="Times New Roman"/>
        </w:rPr>
        <w:t xml:space="preserve">wider scale, S3 </w:t>
      </w:r>
      <w:r w:rsidR="00551B8F">
        <w:rPr>
          <w:rFonts w:ascii="Times New Roman" w:hAnsi="Times New Roman" w:cs="Times New Roman"/>
        </w:rPr>
        <w:t>demonstrates</w:t>
      </w:r>
      <w:r w:rsidR="00ED15EB">
        <w:rPr>
          <w:rFonts w:ascii="Times New Roman" w:hAnsi="Times New Roman" w:cs="Times New Roman"/>
        </w:rPr>
        <w:t xml:space="preserve"> negative</w:t>
      </w:r>
      <w:r w:rsidR="00551B8F">
        <w:rPr>
          <w:rFonts w:ascii="Times New Roman" w:hAnsi="Times New Roman" w:cs="Times New Roman"/>
        </w:rPr>
        <w:t xml:space="preserve"> </w:t>
      </w:r>
      <w:r w:rsidR="00ED15EB">
        <w:rPr>
          <w:rFonts w:ascii="Times New Roman" w:hAnsi="Times New Roman" w:cs="Times New Roman"/>
        </w:rPr>
        <w:t>correlat</w:t>
      </w:r>
      <w:r w:rsidR="00551B8F">
        <w:rPr>
          <w:rFonts w:ascii="Times New Roman" w:hAnsi="Times New Roman" w:cs="Times New Roman"/>
        </w:rPr>
        <w:t xml:space="preserve">ion </w:t>
      </w:r>
      <w:r w:rsidR="00ED15EB">
        <w:rPr>
          <w:rFonts w:ascii="Times New Roman" w:hAnsi="Times New Roman" w:cs="Times New Roman"/>
        </w:rPr>
        <w:t xml:space="preserve">with other </w:t>
      </w:r>
      <w:r w:rsidR="005A78F5">
        <w:rPr>
          <w:rFonts w:ascii="Times New Roman" w:hAnsi="Times New Roman" w:cs="Times New Roman"/>
        </w:rPr>
        <w:t xml:space="preserve">serum measurements. </w:t>
      </w:r>
    </w:p>
    <w:p w14:paraId="42EDC6B7" w14:textId="6EB23E26" w:rsidR="003B6F21" w:rsidRPr="00227830" w:rsidRDefault="003B6F21" w:rsidP="003B6F21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2 Colinia</w:t>
      </w:r>
      <w:r w:rsidR="00227830" w:rsidRPr="00227830">
        <w:rPr>
          <w:rFonts w:ascii="Times New Roman" w:hAnsi="Times New Roman" w:cs="Times New Roman"/>
          <w:b/>
          <w:bCs/>
          <w:i/>
          <w:iCs/>
          <w:color w:val="002060"/>
        </w:rPr>
        <w:t>rity</w:t>
      </w:r>
    </w:p>
    <w:p w14:paraId="7636CD82" w14:textId="22EE32D1" w:rsidR="00227830" w:rsidRDefault="00C73246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llinearity between predictors </w:t>
      </w:r>
      <w:r w:rsidR="00B5003D">
        <w:rPr>
          <w:rFonts w:ascii="Times New Roman" w:hAnsi="Times New Roman" w:cs="Times New Roman"/>
        </w:rPr>
        <w:t>refers to a situation where the</w:t>
      </w:r>
      <w:r w:rsidR="00273BB4">
        <w:rPr>
          <w:rFonts w:ascii="Times New Roman" w:hAnsi="Times New Roman" w:cs="Times New Roman"/>
        </w:rPr>
        <w:t xml:space="preserve"> predictors are highly correlated. This can be identified when the calculated correlation between them </w:t>
      </w:r>
      <w:r w:rsidR="0051798A">
        <w:rPr>
          <w:rFonts w:ascii="Times New Roman" w:hAnsi="Times New Roman" w:cs="Times New Roman"/>
        </w:rPr>
        <w:t>tend to 1. In this exercise, we identify S1 and S2 a</w:t>
      </w:r>
      <w:r w:rsidR="00C16F83">
        <w:rPr>
          <w:rFonts w:ascii="Times New Roman" w:hAnsi="Times New Roman" w:cs="Times New Roman"/>
        </w:rPr>
        <w:t xml:space="preserve">s colinear features since their correlation, 0.9, is </w:t>
      </w:r>
      <w:r w:rsidR="006C1221">
        <w:rPr>
          <w:rFonts w:ascii="Times New Roman" w:hAnsi="Times New Roman" w:cs="Times New Roman"/>
        </w:rPr>
        <w:t xml:space="preserve">very close to 1. </w:t>
      </w:r>
    </w:p>
    <w:p w14:paraId="172EC05F" w14:textId="37491DBE" w:rsidR="00FF2002" w:rsidRDefault="00FF2002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Collinearity between features can cause </w:t>
      </w:r>
      <w:r w:rsidR="00897B1E">
        <w:rPr>
          <w:rFonts w:ascii="Times New Roman" w:hAnsi="Times New Roman" w:cs="Times New Roman"/>
        </w:rPr>
        <w:t xml:space="preserve">high instability in their estimated coefficient value. This </w:t>
      </w:r>
      <w:r w:rsidR="00C512DB">
        <w:rPr>
          <w:rFonts w:ascii="Times New Roman" w:hAnsi="Times New Roman" w:cs="Times New Roman"/>
        </w:rPr>
        <w:t xml:space="preserve">makes it highly sensitive to very small </w:t>
      </w:r>
      <w:r w:rsidR="00D94CBD">
        <w:rPr>
          <w:rFonts w:ascii="Times New Roman" w:hAnsi="Times New Roman" w:cs="Times New Roman"/>
        </w:rPr>
        <w:t>variations and</w:t>
      </w:r>
      <w:r w:rsidR="00954F2D">
        <w:rPr>
          <w:rFonts w:ascii="Times New Roman" w:hAnsi="Times New Roman" w:cs="Times New Roman"/>
        </w:rPr>
        <w:t xml:space="preserve"> can cause the model not to be generalisable. </w:t>
      </w:r>
    </w:p>
    <w:p w14:paraId="70F86A76" w14:textId="4FADE1A0" w:rsidR="00D94CBD" w:rsidRPr="00227830" w:rsidRDefault="00D94CBD" w:rsidP="00D94CBD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3 Model 1</w:t>
      </w:r>
    </w:p>
    <w:p w14:paraId="0F37F0DE" w14:textId="3E12E114" w:rsidR="00103526" w:rsidRDefault="004C2029">
      <w:pPr>
        <w:rPr>
          <w:rFonts w:ascii="Times New Roman" w:hAnsi="Times New Roman" w:cs="Times New Roman"/>
        </w:rPr>
      </w:pPr>
      <w:r w:rsidRPr="0011308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1008" behindDoc="0" locked="0" layoutInCell="1" allowOverlap="1" wp14:anchorId="2A76A986" wp14:editId="32FBDE88">
            <wp:simplePos x="0" y="0"/>
            <wp:positionH relativeFrom="margin">
              <wp:align>left</wp:align>
            </wp:positionH>
            <wp:positionV relativeFrom="paragraph">
              <wp:posOffset>622935</wp:posOffset>
            </wp:positionV>
            <wp:extent cx="3970020" cy="571500"/>
            <wp:effectExtent l="0" t="0" r="0" b="0"/>
            <wp:wrapTopAndBottom/>
            <wp:docPr id="3370521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052148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002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3B8D">
        <w:rPr>
          <w:rFonts w:ascii="Times New Roman" w:hAnsi="Times New Roman" w:cs="Times New Roman"/>
        </w:rPr>
        <w:t xml:space="preserve">Using the </w:t>
      </w:r>
      <w:r w:rsidR="00792741">
        <w:rPr>
          <w:rFonts w:ascii="Times New Roman" w:hAnsi="Times New Roman" w:cs="Times New Roman"/>
        </w:rPr>
        <w:t xml:space="preserve">linear regression from </w:t>
      </w:r>
      <w:r w:rsidR="00AD0D09">
        <w:rPr>
          <w:rFonts w:ascii="Times New Roman" w:hAnsi="Times New Roman" w:cs="Times New Roman"/>
        </w:rPr>
        <w:t xml:space="preserve">the </w:t>
      </w:r>
      <w:proofErr w:type="spellStart"/>
      <w:r w:rsidR="008B3B8D">
        <w:rPr>
          <w:rFonts w:ascii="Times New Roman" w:hAnsi="Times New Roman" w:cs="Times New Roman"/>
        </w:rPr>
        <w:t>Skle</w:t>
      </w:r>
      <w:r w:rsidR="00792741">
        <w:rPr>
          <w:rFonts w:ascii="Times New Roman" w:hAnsi="Times New Roman" w:cs="Times New Roman"/>
        </w:rPr>
        <w:t>arn</w:t>
      </w:r>
      <w:proofErr w:type="spellEnd"/>
      <w:r w:rsidR="00792741">
        <w:rPr>
          <w:rFonts w:ascii="Times New Roman" w:hAnsi="Times New Roman" w:cs="Times New Roman"/>
        </w:rPr>
        <w:t xml:space="preserve"> linear model, </w:t>
      </w:r>
      <w:r w:rsidR="00AD0D09">
        <w:rPr>
          <w:rFonts w:ascii="Times New Roman" w:hAnsi="Times New Roman" w:cs="Times New Roman"/>
        </w:rPr>
        <w:t>Model1 is built</w:t>
      </w:r>
      <w:r w:rsidR="00782729">
        <w:rPr>
          <w:rFonts w:ascii="Times New Roman" w:hAnsi="Times New Roman" w:cs="Times New Roman"/>
        </w:rPr>
        <w:t xml:space="preserve">. We obtain the following </w:t>
      </w:r>
      <w:r w:rsidR="00500A82">
        <w:rPr>
          <w:rFonts w:ascii="Times New Roman" w:hAnsi="Times New Roman" w:cs="Times New Roman"/>
        </w:rPr>
        <w:t>MSE and R-squared for Model1</w:t>
      </w:r>
      <w:r w:rsidR="00832243">
        <w:rPr>
          <w:rFonts w:ascii="Times New Roman" w:hAnsi="Times New Roman" w:cs="Times New Roman"/>
        </w:rPr>
        <w:t xml:space="preserve"> as seen bellow. </w:t>
      </w:r>
      <w:r w:rsidR="009C7B9A">
        <w:rPr>
          <w:rFonts w:ascii="Times New Roman" w:hAnsi="Times New Roman" w:cs="Times New Roman"/>
        </w:rPr>
        <w:t>The and R-squared is acce</w:t>
      </w:r>
      <w:r>
        <w:rPr>
          <w:rFonts w:ascii="Times New Roman" w:hAnsi="Times New Roman" w:cs="Times New Roman"/>
        </w:rPr>
        <w:t xml:space="preserve">ptable as very high values could be indications of overfitting. </w:t>
      </w:r>
    </w:p>
    <w:p w14:paraId="7D257282" w14:textId="41874C90" w:rsidR="00CA4F92" w:rsidRDefault="00CA4F92">
      <w:pPr>
        <w:rPr>
          <w:rFonts w:ascii="Times New Roman" w:hAnsi="Times New Roman" w:cs="Times New Roman"/>
        </w:rPr>
      </w:pPr>
    </w:p>
    <w:p w14:paraId="2CB15A2A" w14:textId="24A55A6B" w:rsidR="002302A0" w:rsidRPr="0000074D" w:rsidRDefault="0000074D">
      <w:pPr>
        <w:rPr>
          <w:rFonts w:ascii="Times New Roman" w:hAnsi="Times New Roman" w:cs="Times New Roman"/>
        </w:rPr>
      </w:pPr>
      <w:r w:rsidRPr="002302A0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2032" behindDoc="0" locked="0" layoutInCell="1" allowOverlap="1" wp14:anchorId="354DEE51" wp14:editId="0B62CF2F">
            <wp:simplePos x="0" y="0"/>
            <wp:positionH relativeFrom="margin">
              <wp:align>left</wp:align>
            </wp:positionH>
            <wp:positionV relativeFrom="paragraph">
              <wp:posOffset>628015</wp:posOffset>
            </wp:positionV>
            <wp:extent cx="3071126" cy="1958510"/>
            <wp:effectExtent l="0" t="0" r="0" b="3810"/>
            <wp:wrapTopAndBottom/>
            <wp:docPr id="1801410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410350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1126" cy="19585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03526">
        <w:rPr>
          <w:rFonts w:ascii="Times New Roman" w:hAnsi="Times New Roman" w:cs="Times New Roman"/>
        </w:rPr>
        <w:t xml:space="preserve">To analyse the significance of every feature, can </w:t>
      </w:r>
      <w:r w:rsidR="00CA4F92">
        <w:rPr>
          <w:rFonts w:ascii="Times New Roman" w:hAnsi="Times New Roman" w:cs="Times New Roman"/>
        </w:rPr>
        <w:t xml:space="preserve">compute the p-values and </w:t>
      </w:r>
      <w:r w:rsidR="00C66F8D">
        <w:rPr>
          <w:rFonts w:ascii="Times New Roman" w:hAnsi="Times New Roman" w:cs="Times New Roman"/>
        </w:rPr>
        <w:t xml:space="preserve">values bellow the set 0.05 value, we will consider them as insignificant. Bellow </w:t>
      </w:r>
      <w:r w:rsidR="009768E1">
        <w:rPr>
          <w:rFonts w:ascii="Times New Roman" w:hAnsi="Times New Roman" w:cs="Times New Roman"/>
        </w:rPr>
        <w:t xml:space="preserve">are the p-values of all features. </w:t>
      </w:r>
    </w:p>
    <w:p w14:paraId="58FDB568" w14:textId="77777777" w:rsidR="00197C1F" w:rsidRDefault="002302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these results, we notice that not all features are significant.</w:t>
      </w:r>
      <w:r w:rsidR="0000074D">
        <w:rPr>
          <w:rFonts w:ascii="Times New Roman" w:hAnsi="Times New Roman" w:cs="Times New Roman"/>
        </w:rPr>
        <w:t xml:space="preserve"> </w:t>
      </w:r>
      <w:r w:rsidR="00C73179">
        <w:rPr>
          <w:rFonts w:ascii="Times New Roman" w:hAnsi="Times New Roman" w:cs="Times New Roman"/>
        </w:rPr>
        <w:t xml:space="preserve">Also, this can partly be due to collinearity. </w:t>
      </w:r>
      <w:r w:rsidR="007C2E29">
        <w:rPr>
          <w:rFonts w:ascii="Times New Roman" w:hAnsi="Times New Roman" w:cs="Times New Roman"/>
        </w:rPr>
        <w:t>Of features</w:t>
      </w:r>
      <w:r w:rsidR="00C73179">
        <w:rPr>
          <w:rFonts w:ascii="Times New Roman" w:hAnsi="Times New Roman" w:cs="Times New Roman"/>
        </w:rPr>
        <w:t xml:space="preserve"> </w:t>
      </w:r>
      <w:r w:rsidR="007C2E29">
        <w:rPr>
          <w:rFonts w:ascii="Times New Roman" w:hAnsi="Times New Roman" w:cs="Times New Roman"/>
        </w:rPr>
        <w:t>that demonstrate high collinearity, one of them can be d</w:t>
      </w:r>
      <w:r w:rsidR="001A01A5">
        <w:rPr>
          <w:rFonts w:ascii="Times New Roman" w:hAnsi="Times New Roman" w:cs="Times New Roman"/>
        </w:rPr>
        <w:t>rop since their variation is already represented by the collinear variable.</w:t>
      </w:r>
    </w:p>
    <w:p w14:paraId="44860DB3" w14:textId="295C0E45" w:rsidR="00197C1F" w:rsidRPr="00227830" w:rsidRDefault="00197C1F" w:rsidP="00197C1F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4 Forward Vs Backward Selection</w:t>
      </w:r>
    </w:p>
    <w:p w14:paraId="2C53E9F0" w14:textId="363502A4" w:rsidR="00B6641D" w:rsidRDefault="00817B6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se are </w:t>
      </w:r>
      <w:r w:rsidR="00CE118F">
        <w:rPr>
          <w:rFonts w:ascii="Times New Roman" w:hAnsi="Times New Roman" w:cs="Times New Roman"/>
        </w:rPr>
        <w:t xml:space="preserve">methods use in selecting features for a model. In forward selection, we </w:t>
      </w:r>
      <w:r w:rsidR="009D241B">
        <w:rPr>
          <w:rFonts w:ascii="Times New Roman" w:hAnsi="Times New Roman" w:cs="Times New Roman"/>
        </w:rPr>
        <w:t>begin with an empty list of variables</w:t>
      </w:r>
      <w:r w:rsidR="00EC2C1E">
        <w:rPr>
          <w:rFonts w:ascii="Times New Roman" w:hAnsi="Times New Roman" w:cs="Times New Roman"/>
        </w:rPr>
        <w:t>.</w:t>
      </w:r>
      <w:r w:rsidR="00B53D93">
        <w:rPr>
          <w:rFonts w:ascii="Times New Roman" w:hAnsi="Times New Roman" w:cs="Times New Roman"/>
        </w:rPr>
        <w:t xml:space="preserve"> Any </w:t>
      </w:r>
      <w:r w:rsidR="00EC2C1E">
        <w:rPr>
          <w:rFonts w:ascii="Times New Roman" w:hAnsi="Times New Roman" w:cs="Times New Roman"/>
        </w:rPr>
        <w:t>feature which</w:t>
      </w:r>
      <w:r w:rsidR="002E0EA1">
        <w:rPr>
          <w:rFonts w:ascii="Times New Roman" w:hAnsi="Times New Roman" w:cs="Times New Roman"/>
        </w:rPr>
        <w:t xml:space="preserve"> significant</w:t>
      </w:r>
      <w:r w:rsidR="00EC2C1E">
        <w:rPr>
          <w:rFonts w:ascii="Times New Roman" w:hAnsi="Times New Roman" w:cs="Times New Roman"/>
        </w:rPr>
        <w:t xml:space="preserve">ly adds </w:t>
      </w:r>
      <w:r w:rsidR="002E0EA1">
        <w:rPr>
          <w:rFonts w:ascii="Times New Roman" w:hAnsi="Times New Roman" w:cs="Times New Roman"/>
        </w:rPr>
        <w:t>to the overall R</w:t>
      </w:r>
      <w:r w:rsidR="00FD6694">
        <w:rPr>
          <w:rFonts w:ascii="Times New Roman" w:hAnsi="Times New Roman" w:cs="Times New Roman"/>
        </w:rPr>
        <w:t>-squared value of a model</w:t>
      </w:r>
      <w:r w:rsidR="009F4DB1">
        <w:rPr>
          <w:rFonts w:ascii="Times New Roman" w:hAnsi="Times New Roman" w:cs="Times New Roman"/>
        </w:rPr>
        <w:t xml:space="preserve"> is a</w:t>
      </w:r>
      <w:r w:rsidR="00F11BB6">
        <w:rPr>
          <w:rFonts w:ascii="Times New Roman" w:hAnsi="Times New Roman" w:cs="Times New Roman"/>
        </w:rPr>
        <w:t>dded to the list of variables</w:t>
      </w:r>
      <w:r w:rsidR="009F4DB1">
        <w:rPr>
          <w:rFonts w:ascii="Times New Roman" w:hAnsi="Times New Roman" w:cs="Times New Roman"/>
        </w:rPr>
        <w:t xml:space="preserve">, starting from the most significant. </w:t>
      </w:r>
      <w:r w:rsidR="004B462C">
        <w:rPr>
          <w:rFonts w:ascii="Times New Roman" w:hAnsi="Times New Roman" w:cs="Times New Roman"/>
        </w:rPr>
        <w:t xml:space="preserve">Any insignificant feature is left out. On the other </w:t>
      </w:r>
      <w:r w:rsidR="00E70B3C">
        <w:rPr>
          <w:rFonts w:ascii="Times New Roman" w:hAnsi="Times New Roman" w:cs="Times New Roman"/>
        </w:rPr>
        <w:t>hand,</w:t>
      </w:r>
      <w:r w:rsidR="00D61E4E">
        <w:rPr>
          <w:rFonts w:ascii="Times New Roman" w:hAnsi="Times New Roman" w:cs="Times New Roman"/>
        </w:rPr>
        <w:t xml:space="preserve"> </w:t>
      </w:r>
      <w:r w:rsidR="00CB044C">
        <w:rPr>
          <w:rFonts w:ascii="Times New Roman" w:hAnsi="Times New Roman" w:cs="Times New Roman"/>
        </w:rPr>
        <w:t xml:space="preserve">with backward selection, </w:t>
      </w:r>
      <w:r w:rsidR="00D61E4E">
        <w:rPr>
          <w:rFonts w:ascii="Times New Roman" w:hAnsi="Times New Roman" w:cs="Times New Roman"/>
        </w:rPr>
        <w:t xml:space="preserve">stepwise, </w:t>
      </w:r>
      <w:r w:rsidR="00CB044C">
        <w:rPr>
          <w:rFonts w:ascii="Times New Roman" w:hAnsi="Times New Roman" w:cs="Times New Roman"/>
        </w:rPr>
        <w:t xml:space="preserve">we remove </w:t>
      </w:r>
      <w:r w:rsidR="00D61E4E">
        <w:rPr>
          <w:rFonts w:ascii="Times New Roman" w:hAnsi="Times New Roman" w:cs="Times New Roman"/>
        </w:rPr>
        <w:t xml:space="preserve">variables that don’t significantly contribute to </w:t>
      </w:r>
      <w:r w:rsidR="00802C36">
        <w:rPr>
          <w:rFonts w:ascii="Times New Roman" w:hAnsi="Times New Roman" w:cs="Times New Roman"/>
        </w:rPr>
        <w:t>the overall performance of the model till the point</w:t>
      </w:r>
      <w:r w:rsidR="00AC35E0">
        <w:rPr>
          <w:rFonts w:ascii="Times New Roman" w:hAnsi="Times New Roman" w:cs="Times New Roman"/>
        </w:rPr>
        <w:t xml:space="preserve">. </w:t>
      </w:r>
      <w:r w:rsidR="00595B77">
        <w:rPr>
          <w:rFonts w:ascii="Times New Roman" w:hAnsi="Times New Roman" w:cs="Times New Roman"/>
        </w:rPr>
        <w:t>These selection criteria yield different set of variables as</w:t>
      </w:r>
      <w:r w:rsidR="00A363C9">
        <w:rPr>
          <w:rFonts w:ascii="Times New Roman" w:hAnsi="Times New Roman" w:cs="Times New Roman"/>
        </w:rPr>
        <w:t xml:space="preserve"> variables tend to influence each other when in a model</w:t>
      </w:r>
      <w:r w:rsidR="00F8040D">
        <w:rPr>
          <w:rFonts w:ascii="Times New Roman" w:hAnsi="Times New Roman" w:cs="Times New Roman"/>
        </w:rPr>
        <w:t>.</w:t>
      </w:r>
    </w:p>
    <w:p w14:paraId="192DC685" w14:textId="1B0A12C5" w:rsidR="00B6641D" w:rsidRPr="00E70B3C" w:rsidRDefault="00B6641D">
      <w:pP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</w:pP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3.5 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he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S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epwise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A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pproach</w:t>
      </w:r>
    </w:p>
    <w:p w14:paraId="656B1992" w14:textId="376A4D9D" w:rsidR="00197C1F" w:rsidRDefault="00B6641D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t>In th</w:t>
      </w:r>
      <w:r w:rsidR="00DA2147">
        <w:rPr>
          <w:rFonts w:ascii="Times New Roman" w:hAnsi="Times New Roman" w:cs="Times New Roman"/>
          <w:lang w:val="en-RW"/>
        </w:rPr>
        <w:t>e</w:t>
      </w:r>
      <w:r>
        <w:rPr>
          <w:rFonts w:ascii="Times New Roman" w:hAnsi="Times New Roman" w:cs="Times New Roman"/>
          <w:lang w:val="en-RW"/>
        </w:rPr>
        <w:t xml:space="preserve"> approach, </w:t>
      </w:r>
      <w:r w:rsidR="00DA2147">
        <w:rPr>
          <w:rFonts w:ascii="Times New Roman" w:hAnsi="Times New Roman" w:cs="Times New Roman"/>
          <w:lang w:val="en-RW"/>
        </w:rPr>
        <w:t xml:space="preserve">a variable added or removed from the list of selected </w:t>
      </w:r>
      <w:r w:rsidR="006F4C0E">
        <w:rPr>
          <w:rFonts w:ascii="Times New Roman" w:hAnsi="Times New Roman" w:cs="Times New Roman"/>
          <w:lang w:val="en-RW"/>
        </w:rPr>
        <w:t>features</w:t>
      </w:r>
      <w:r w:rsidR="00DA2147">
        <w:rPr>
          <w:rFonts w:ascii="Times New Roman" w:hAnsi="Times New Roman" w:cs="Times New Roman"/>
          <w:lang w:val="en-RW"/>
        </w:rPr>
        <w:t xml:space="preserve"> </w:t>
      </w:r>
      <w:r w:rsidR="00B729B9">
        <w:rPr>
          <w:rFonts w:ascii="Times New Roman" w:hAnsi="Times New Roman" w:cs="Times New Roman"/>
          <w:lang w:val="en-RW"/>
        </w:rPr>
        <w:t xml:space="preserve">is subject to scrutiny and can be removed or added respectively, steps down the </w:t>
      </w:r>
      <w:r w:rsidR="006F4C0E">
        <w:rPr>
          <w:rFonts w:ascii="Times New Roman" w:hAnsi="Times New Roman" w:cs="Times New Roman"/>
          <w:lang w:val="en-RW"/>
        </w:rPr>
        <w:t xml:space="preserve">process. For example, </w:t>
      </w:r>
      <w:r w:rsidR="00934F28">
        <w:rPr>
          <w:rFonts w:ascii="Times New Roman" w:hAnsi="Times New Roman" w:cs="Times New Roman"/>
          <w:lang w:val="en-RW"/>
        </w:rPr>
        <w:t>if</w:t>
      </w:r>
      <w:r w:rsidR="006F4C0E">
        <w:rPr>
          <w:rFonts w:ascii="Times New Roman" w:hAnsi="Times New Roman" w:cs="Times New Roman"/>
          <w:lang w:val="en-RW"/>
        </w:rPr>
        <w:t xml:space="preserve"> a feature is added </w:t>
      </w:r>
      <w:r w:rsidR="000571BF">
        <w:rPr>
          <w:rFonts w:ascii="Times New Roman" w:hAnsi="Times New Roman" w:cs="Times New Roman"/>
          <w:lang w:val="en-RW"/>
        </w:rPr>
        <w:t xml:space="preserve">because </w:t>
      </w:r>
      <w:r w:rsidR="00440662">
        <w:rPr>
          <w:rFonts w:ascii="Times New Roman" w:hAnsi="Times New Roman" w:cs="Times New Roman"/>
          <w:lang w:val="en-RW"/>
        </w:rPr>
        <w:t>its large individual power</w:t>
      </w:r>
      <w:r w:rsidR="00E70B3C">
        <w:rPr>
          <w:rFonts w:ascii="Times New Roman" w:hAnsi="Times New Roman" w:cs="Times New Roman"/>
          <w:lang w:val="en-RW"/>
        </w:rPr>
        <w:t xml:space="preserve">, its performance is evaluated again in the model and if its contribution is insignificant, it can be </w:t>
      </w:r>
      <w:proofErr w:type="gramStart"/>
      <w:r w:rsidR="00E70B3C">
        <w:rPr>
          <w:rFonts w:ascii="Times New Roman" w:hAnsi="Times New Roman" w:cs="Times New Roman"/>
          <w:lang w:val="en-RW"/>
        </w:rPr>
        <w:t>remove</w:t>
      </w:r>
      <w:proofErr w:type="gramEnd"/>
      <w:r w:rsidR="00E70B3C">
        <w:rPr>
          <w:rFonts w:ascii="Times New Roman" w:hAnsi="Times New Roman" w:cs="Times New Roman"/>
          <w:lang w:val="en-RW"/>
        </w:rPr>
        <w:t xml:space="preserve">. </w:t>
      </w:r>
    </w:p>
    <w:p w14:paraId="334FE453" w14:textId="6C79889B" w:rsidR="00E70B3C" w:rsidRDefault="00E70B3C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lastRenderedPageBreak/>
        <w:t xml:space="preserve">Using </w:t>
      </w:r>
      <w:r w:rsidR="00472F73">
        <w:rPr>
          <w:rFonts w:ascii="Times New Roman" w:hAnsi="Times New Roman" w:cs="Times New Roman"/>
          <w:lang w:val="en-RW"/>
        </w:rPr>
        <w:t>stepwise forward regression, we obtained the following features:</w:t>
      </w:r>
    </w:p>
    <w:p w14:paraId="6AB89DE8" w14:textId="68E0FA1C" w:rsidR="005B3AF8" w:rsidRDefault="005B3AF8">
      <w:pPr>
        <w:rPr>
          <w:rFonts w:ascii="Times New Roman" w:hAnsi="Times New Roman" w:cs="Times New Roman"/>
          <w:lang w:val="en-RW"/>
        </w:rPr>
      </w:pPr>
      <w:r w:rsidRPr="005B3AF8">
        <w:rPr>
          <w:rFonts w:ascii="Times New Roman" w:hAnsi="Times New Roman" w:cs="Times New Roman"/>
          <w:lang w:val="en-RW"/>
        </w:rPr>
        <w:drawing>
          <wp:inline distT="0" distB="0" distL="0" distR="0" wp14:anchorId="19E7F9BD" wp14:editId="5B2EAEED">
            <wp:extent cx="5731510" cy="263525"/>
            <wp:effectExtent l="0" t="0" r="2540" b="3175"/>
            <wp:docPr id="16218323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1832376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66037" w14:textId="782B6BA0" w:rsidR="00197C1F" w:rsidRDefault="000F1F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ep</w:t>
      </w:r>
      <w:r w:rsidR="003915B6">
        <w:rPr>
          <w:rFonts w:ascii="Times New Roman" w:hAnsi="Times New Roman" w:cs="Times New Roman"/>
        </w:rPr>
        <w:t>wise function works as such:</w:t>
      </w:r>
    </w:p>
    <w:p w14:paraId="2E30C5ED" w14:textId="58D85FD6" w:rsidR="003915B6" w:rsidRDefault="003A242D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A4952">
        <w:rPr>
          <w:rFonts w:ascii="Times New Roman" w:hAnsi="Times New Roman" w:cs="Times New Roman"/>
        </w:rPr>
        <w:t>In</w:t>
      </w:r>
      <w:r w:rsidR="009A6D36" w:rsidRPr="00DA4952">
        <w:rPr>
          <w:rFonts w:ascii="Times New Roman" w:hAnsi="Times New Roman" w:cs="Times New Roman"/>
        </w:rPr>
        <w:t xml:space="preserve"> stepwise f</w:t>
      </w:r>
      <w:r w:rsidR="00AF5598" w:rsidRPr="00DA4952">
        <w:rPr>
          <w:rFonts w:ascii="Times New Roman" w:hAnsi="Times New Roman" w:cs="Times New Roman"/>
        </w:rPr>
        <w:t>orward regression,</w:t>
      </w:r>
      <w:r w:rsidR="001C7C4E" w:rsidRPr="00DA4952">
        <w:rPr>
          <w:rFonts w:ascii="Times New Roman" w:hAnsi="Times New Roman" w:cs="Times New Roman"/>
        </w:rPr>
        <w:t xml:space="preserve"> the </w:t>
      </w:r>
      <w:r w:rsidR="009A6D36" w:rsidRPr="00DA4952">
        <w:rPr>
          <w:rFonts w:ascii="Times New Roman" w:hAnsi="Times New Roman" w:cs="Times New Roman"/>
        </w:rPr>
        <w:t xml:space="preserve">variable based on their individual strength </w:t>
      </w:r>
      <w:r w:rsidR="00CE700B" w:rsidRPr="00DA4952">
        <w:rPr>
          <w:rFonts w:ascii="Times New Roman" w:hAnsi="Times New Roman" w:cs="Times New Roman"/>
        </w:rPr>
        <w:t xml:space="preserve">are added </w:t>
      </w:r>
      <w:r w:rsidRPr="00DA4952">
        <w:rPr>
          <w:rFonts w:ascii="Times New Roman" w:hAnsi="Times New Roman" w:cs="Times New Roman"/>
        </w:rPr>
        <w:t xml:space="preserve">one by one </w:t>
      </w:r>
      <w:r w:rsidR="00CE700B" w:rsidRPr="00DA4952">
        <w:rPr>
          <w:rFonts w:ascii="Times New Roman" w:hAnsi="Times New Roman" w:cs="Times New Roman"/>
        </w:rPr>
        <w:t>to the l</w:t>
      </w:r>
      <w:r w:rsidRPr="00DA4952">
        <w:rPr>
          <w:rFonts w:ascii="Times New Roman" w:hAnsi="Times New Roman" w:cs="Times New Roman"/>
        </w:rPr>
        <w:t>ist</w:t>
      </w:r>
      <w:r w:rsidR="00DA4952" w:rsidRPr="00DA4952">
        <w:rPr>
          <w:rFonts w:ascii="Times New Roman" w:hAnsi="Times New Roman" w:cs="Times New Roman"/>
        </w:rPr>
        <w:t>, starting with that of greatest strength.</w:t>
      </w:r>
    </w:p>
    <w:p w14:paraId="48F41203" w14:textId="6BDBAEEC" w:rsidR="00DA4952" w:rsidRDefault="008D1B5A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 each step, all variables are evaluated on their </w:t>
      </w:r>
      <w:r w:rsidR="00130A08">
        <w:rPr>
          <w:rFonts w:ascii="Times New Roman" w:hAnsi="Times New Roman" w:cs="Times New Roman"/>
        </w:rPr>
        <w:t>individual contribution</w:t>
      </w:r>
      <w:r w:rsidR="00F02956">
        <w:rPr>
          <w:rFonts w:ascii="Times New Roman" w:hAnsi="Times New Roman" w:cs="Times New Roman"/>
        </w:rPr>
        <w:t xml:space="preserve"> to the overall model</w:t>
      </w:r>
      <w:r w:rsidR="0047385C">
        <w:rPr>
          <w:rFonts w:ascii="Times New Roman" w:hAnsi="Times New Roman" w:cs="Times New Roman"/>
        </w:rPr>
        <w:t xml:space="preserve">. </w:t>
      </w:r>
    </w:p>
    <w:p w14:paraId="559A0886" w14:textId="1F39C925" w:rsidR="00436356" w:rsidRDefault="00436356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eature that </w:t>
      </w:r>
      <w:r w:rsidR="007305DD">
        <w:rPr>
          <w:rFonts w:ascii="Times New Roman" w:hAnsi="Times New Roman" w:cs="Times New Roman"/>
        </w:rPr>
        <w:t>does</w:t>
      </w:r>
      <w:r>
        <w:rPr>
          <w:rFonts w:ascii="Times New Roman" w:hAnsi="Times New Roman" w:cs="Times New Roman"/>
        </w:rPr>
        <w:t xml:space="preserve"> not significantly contribute to the overall model are remo</w:t>
      </w:r>
      <w:r w:rsidR="007305DD">
        <w:rPr>
          <w:rFonts w:ascii="Times New Roman" w:hAnsi="Times New Roman" w:cs="Times New Roman"/>
        </w:rPr>
        <w:t xml:space="preserve">ved and the cycle continuous. </w:t>
      </w:r>
    </w:p>
    <w:p w14:paraId="1C5CEEC3" w14:textId="68439A1D" w:rsidR="007305DD" w:rsidRDefault="00813932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ically, a feature can appear significant but when added to the model with other features, </w:t>
      </w:r>
      <w:r w:rsidR="002A273C">
        <w:rPr>
          <w:rFonts w:ascii="Times New Roman" w:hAnsi="Times New Roman" w:cs="Times New Roman"/>
        </w:rPr>
        <w:t xml:space="preserve">its contribution might be minute. </w:t>
      </w:r>
      <w:r w:rsidR="00D97025">
        <w:rPr>
          <w:rFonts w:ascii="Times New Roman" w:hAnsi="Times New Roman" w:cs="Times New Roman"/>
        </w:rPr>
        <w:t>In this case, the feature is dropped.</w:t>
      </w:r>
    </w:p>
    <w:p w14:paraId="1500A4C1" w14:textId="4011E662" w:rsidR="00A920E9" w:rsidRDefault="00A920E9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</w:t>
      </w:r>
      <w:r w:rsidR="00823E6F">
        <w:rPr>
          <w:rFonts w:ascii="Times New Roman" w:hAnsi="Times New Roman" w:cs="Times New Roman"/>
        </w:rPr>
        <w:t>ean Squared Error and R-squared value for this new model was found to be:</w:t>
      </w:r>
    </w:p>
    <w:p w14:paraId="6FC350C1" w14:textId="56BD2ABE" w:rsidR="00486D44" w:rsidRDefault="004C3349" w:rsidP="00813932">
      <w:pPr>
        <w:rPr>
          <w:rFonts w:ascii="Times New Roman" w:hAnsi="Times New Roman" w:cs="Times New Roman"/>
        </w:rPr>
      </w:pPr>
      <w:r w:rsidRPr="004C3349">
        <w:rPr>
          <w:rFonts w:ascii="Times New Roman" w:hAnsi="Times New Roman" w:cs="Times New Roman"/>
        </w:rPr>
        <w:drawing>
          <wp:anchor distT="0" distB="0" distL="114300" distR="114300" simplePos="0" relativeHeight="251693056" behindDoc="0" locked="0" layoutInCell="1" allowOverlap="1" wp14:anchorId="69E26446" wp14:editId="5369524B">
            <wp:simplePos x="0" y="0"/>
            <wp:positionH relativeFrom="column">
              <wp:posOffset>0</wp:posOffset>
            </wp:positionH>
            <wp:positionV relativeFrom="paragraph">
              <wp:posOffset>2540</wp:posOffset>
            </wp:positionV>
            <wp:extent cx="3619814" cy="594412"/>
            <wp:effectExtent l="0" t="0" r="0" b="0"/>
            <wp:wrapTopAndBottom/>
            <wp:docPr id="12847956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795656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814" cy="5944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3F5F32F" w14:textId="7FADCF63" w:rsidR="00486D44" w:rsidRDefault="00486D44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B3A24">
        <w:rPr>
          <w:rFonts w:ascii="Times New Roman" w:hAnsi="Times New Roman" w:cs="Times New Roman"/>
        </w:rPr>
        <w:t xml:space="preserve">R-squared value for the new model is </w:t>
      </w:r>
      <w:r w:rsidR="00F3569D">
        <w:rPr>
          <w:rFonts w:ascii="Times New Roman" w:hAnsi="Times New Roman" w:cs="Times New Roman"/>
        </w:rPr>
        <w:t>almost the same as th</w:t>
      </w:r>
      <w:r w:rsidR="00115DF9">
        <w:rPr>
          <w:rFonts w:ascii="Times New Roman" w:hAnsi="Times New Roman" w:cs="Times New Roman"/>
        </w:rPr>
        <w:t xml:space="preserve">at of the model with all parameters. It is lower </w:t>
      </w:r>
      <w:r w:rsidR="002A3FF2">
        <w:rPr>
          <w:rFonts w:ascii="Times New Roman" w:hAnsi="Times New Roman" w:cs="Times New Roman"/>
        </w:rPr>
        <w:t xml:space="preserve">than Model1 by 0.0029. </w:t>
      </w:r>
      <w:r w:rsidR="006C1349">
        <w:rPr>
          <w:rFonts w:ascii="Times New Roman" w:hAnsi="Times New Roman" w:cs="Times New Roman"/>
        </w:rPr>
        <w:t>The MSE is</w:t>
      </w:r>
      <w:r w:rsidR="00EB65DD">
        <w:rPr>
          <w:rFonts w:ascii="Times New Roman" w:hAnsi="Times New Roman" w:cs="Times New Roman"/>
        </w:rPr>
        <w:t xml:space="preserve"> of this new model slightly higher than that of Model </w:t>
      </w:r>
      <w:r w:rsidR="00332A8C">
        <w:rPr>
          <w:rFonts w:ascii="Times New Roman" w:hAnsi="Times New Roman" w:cs="Times New Roman"/>
        </w:rPr>
        <w:t>one by a factor of 16. On a</w:t>
      </w:r>
      <w:r w:rsidR="004E7124">
        <w:rPr>
          <w:rFonts w:ascii="Times New Roman" w:hAnsi="Times New Roman" w:cs="Times New Roman"/>
        </w:rPr>
        <w:t xml:space="preserve"> broader </w:t>
      </w:r>
      <w:r w:rsidR="00332A8C">
        <w:rPr>
          <w:rFonts w:ascii="Times New Roman" w:hAnsi="Times New Roman" w:cs="Times New Roman"/>
        </w:rPr>
        <w:t xml:space="preserve">scale, both models are </w:t>
      </w:r>
      <w:r w:rsidR="004E7124">
        <w:rPr>
          <w:rFonts w:ascii="Times New Roman" w:hAnsi="Times New Roman" w:cs="Times New Roman"/>
        </w:rPr>
        <w:t>similar.</w:t>
      </w:r>
    </w:p>
    <w:p w14:paraId="37BC695D" w14:textId="0F1D15FE" w:rsidR="00D1060C" w:rsidRPr="00D1060C" w:rsidRDefault="00D1060C" w:rsidP="00813932">
      <w:pPr>
        <w:rPr>
          <w:rFonts w:ascii="Times New Roman" w:hAnsi="Times New Roman" w:cs="Times New Roman"/>
          <w:i/>
          <w:iCs/>
          <w:color w:val="002060"/>
        </w:rPr>
      </w:pPr>
      <w:r w:rsidRPr="00D1060C">
        <w:rPr>
          <w:rFonts w:ascii="Times New Roman" w:hAnsi="Times New Roman" w:cs="Times New Roman"/>
          <w:i/>
          <w:iCs/>
          <w:color w:val="002060"/>
        </w:rPr>
        <w:t>Conclusion</w:t>
      </w:r>
    </w:p>
    <w:p w14:paraId="16B87004" w14:textId="492E97B9" w:rsidR="0036646D" w:rsidRDefault="00D1060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881E89">
        <w:rPr>
          <w:rFonts w:ascii="Times New Roman" w:hAnsi="Times New Roman" w:cs="Times New Roman"/>
        </w:rPr>
        <w:t xml:space="preserve">model based on </w:t>
      </w:r>
      <w:r w:rsidR="008A46A1">
        <w:rPr>
          <w:rFonts w:ascii="Times New Roman" w:hAnsi="Times New Roman" w:cs="Times New Roman"/>
        </w:rPr>
        <w:t>the best features from stepwise regression is roughly as prod</w:t>
      </w:r>
      <w:r w:rsidR="00120CA9">
        <w:rPr>
          <w:rFonts w:ascii="Times New Roman" w:hAnsi="Times New Roman" w:cs="Times New Roman"/>
        </w:rPr>
        <w:t xml:space="preserve">uctive as the model will all 10 parameters. </w:t>
      </w:r>
      <w:r w:rsidR="00F62DD8">
        <w:rPr>
          <w:rFonts w:ascii="Times New Roman" w:hAnsi="Times New Roman" w:cs="Times New Roman"/>
        </w:rPr>
        <w:t xml:space="preserve">However, this model is more </w:t>
      </w:r>
      <w:r w:rsidR="00CA1FE4">
        <w:rPr>
          <w:rFonts w:ascii="Times New Roman" w:hAnsi="Times New Roman" w:cs="Times New Roman"/>
        </w:rPr>
        <w:t xml:space="preserve">parsimonious as </w:t>
      </w:r>
      <w:r w:rsidR="00356D5B">
        <w:rPr>
          <w:rFonts w:ascii="Times New Roman" w:hAnsi="Times New Roman" w:cs="Times New Roman"/>
        </w:rPr>
        <w:t xml:space="preserve">it has fewer parameters </w:t>
      </w:r>
      <w:r w:rsidR="006C1349">
        <w:rPr>
          <w:rFonts w:ascii="Times New Roman" w:hAnsi="Times New Roman" w:cs="Times New Roman"/>
        </w:rPr>
        <w:t xml:space="preserve">but equally as productive. </w:t>
      </w:r>
    </w:p>
    <w:p w14:paraId="47CBBE2E" w14:textId="77777777" w:rsidR="000C3FAE" w:rsidRDefault="000C3FAE">
      <w:pPr>
        <w:rPr>
          <w:rFonts w:ascii="Times New Roman" w:hAnsi="Times New Roman" w:cs="Times New Roman"/>
        </w:rPr>
      </w:pPr>
    </w:p>
    <w:p w14:paraId="64BFBCE7" w14:textId="77777777" w:rsidR="007F54F5" w:rsidRDefault="007F54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DCB732A" w14:textId="28CC46E6" w:rsidR="000C3FAE" w:rsidRDefault="007F54F5">
      <w:pPr>
        <w:rPr>
          <w:rFonts w:ascii="Times New Roman" w:hAnsi="Times New Roman" w:cs="Times New Roman"/>
          <w:b/>
          <w:bCs/>
          <w:lang w:val="en-RW"/>
        </w:rPr>
      </w:pPr>
      <w:r>
        <w:rPr>
          <w:rFonts w:ascii="Times New Roman" w:hAnsi="Times New Roman" w:cs="Times New Roman"/>
          <w:b/>
          <w:bCs/>
          <w:lang w:val="en-RW"/>
        </w:rPr>
        <w:lastRenderedPageBreak/>
        <w:t xml:space="preserve">4. </w:t>
      </w:r>
      <w:proofErr w:type="spellStart"/>
      <w:r w:rsidRPr="007F54F5">
        <w:rPr>
          <w:rFonts w:ascii="Times New Roman" w:hAnsi="Times New Roman" w:cs="Times New Roman"/>
          <w:b/>
          <w:bCs/>
          <w:lang w:val="en-RW"/>
        </w:rPr>
        <w:t>Analyzing</w:t>
      </w:r>
      <w:proofErr w:type="spellEnd"/>
      <w:r w:rsidRPr="007F54F5">
        <w:rPr>
          <w:rFonts w:ascii="Times New Roman" w:hAnsi="Times New Roman" w:cs="Times New Roman"/>
          <w:b/>
          <w:bCs/>
          <w:lang w:val="en-RW"/>
        </w:rPr>
        <w:t xml:space="preserve"> the Titanic data set (25 points)</w:t>
      </w:r>
    </w:p>
    <w:p w14:paraId="10E53414" w14:textId="77777777" w:rsidR="007F54F5" w:rsidRDefault="007F54F5">
      <w:pPr>
        <w:rPr>
          <w:rFonts w:ascii="Times New Roman" w:hAnsi="Times New Roman" w:cs="Times New Roman"/>
        </w:rPr>
      </w:pPr>
    </w:p>
    <w:p w14:paraId="2BF8CB3A" w14:textId="58C0E036" w:rsidR="00EE3E02" w:rsidRPr="00500A82" w:rsidRDefault="00EE3E0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795D1C9" w14:textId="5BDF98E1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3FABE225" w:rsidR="00034BF5" w:rsidRDefault="00955C65" w:rsidP="007C307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</w:t>
      </w:r>
      <w:r w:rsidR="00CC1FAD">
        <w:rPr>
          <w:rFonts w:ascii="Times New Roman" w:hAnsi="Times New Roman" w:cs="Times New Roman"/>
        </w:rPr>
        <w:t xml:space="preserve">question is </w:t>
      </w:r>
      <w:r w:rsidR="002B24CF">
        <w:rPr>
          <w:rFonts w:ascii="Times New Roman" w:hAnsi="Times New Roman" w:cs="Times New Roman"/>
        </w:rPr>
        <w:t>based</w:t>
      </w:r>
      <w:r w:rsidR="00CC1FAD">
        <w:rPr>
          <w:rFonts w:ascii="Times New Roman" w:hAnsi="Times New Roman" w:cs="Times New Roman"/>
        </w:rPr>
        <w:t xml:space="preserve"> on </w:t>
      </w:r>
      <w:r w:rsidR="00A65D04">
        <w:rPr>
          <w:rFonts w:ascii="Times New Roman" w:hAnsi="Times New Roman" w:cs="Times New Roman"/>
        </w:rPr>
        <w:t xml:space="preserve">linear regression with one explanatory </w:t>
      </w:r>
      <w:r w:rsidR="002B24CF">
        <w:rPr>
          <w:rFonts w:ascii="Times New Roman" w:hAnsi="Times New Roman" w:cs="Times New Roman"/>
        </w:rPr>
        <w:t>variable. Here, we</w:t>
      </w:r>
      <w:r w:rsidR="00AB3C33">
        <w:rPr>
          <w:rFonts w:ascii="Times New Roman" w:hAnsi="Times New Roman" w:cs="Times New Roman"/>
        </w:rPr>
        <w:t xml:space="preserve"> build a model using FTSE100 monthly return</w:t>
      </w:r>
      <w:r w:rsidR="00854977">
        <w:rPr>
          <w:rFonts w:ascii="Times New Roman" w:hAnsi="Times New Roman" w:cs="Times New Roman"/>
        </w:rPr>
        <w:t xml:space="preserve">, which </w:t>
      </w:r>
      <w:r w:rsidR="00CC5372">
        <w:rPr>
          <w:rFonts w:ascii="Times New Roman" w:hAnsi="Times New Roman" w:cs="Times New Roman"/>
        </w:rPr>
        <w:t>will be our dependent variable</w:t>
      </w:r>
      <w:r w:rsidR="00AB3C33">
        <w:rPr>
          <w:rFonts w:ascii="Times New Roman" w:hAnsi="Times New Roman" w:cs="Times New Roman"/>
        </w:rPr>
        <w:t xml:space="preserve">, and </w:t>
      </w:r>
      <w:r w:rsidR="007C3077" w:rsidRPr="007C3077">
        <w:rPr>
          <w:rFonts w:ascii="Times New Roman" w:hAnsi="Times New Roman" w:cs="Times New Roman"/>
        </w:rPr>
        <w:t>house prices monthly</w:t>
      </w:r>
      <w:r w:rsidR="007C3077">
        <w:rPr>
          <w:rFonts w:ascii="Times New Roman" w:hAnsi="Times New Roman" w:cs="Times New Roman"/>
        </w:rPr>
        <w:t xml:space="preserve"> </w:t>
      </w:r>
      <w:r w:rsidR="007C3077" w:rsidRPr="007C3077">
        <w:rPr>
          <w:rFonts w:ascii="Times New Roman" w:hAnsi="Times New Roman" w:cs="Times New Roman"/>
        </w:rPr>
        <w:t>returns as explanatory variable</w:t>
      </w:r>
      <w:r w:rsidR="00CC5372">
        <w:rPr>
          <w:rFonts w:ascii="Times New Roman" w:hAnsi="Times New Roman" w:cs="Times New Roman"/>
        </w:rPr>
        <w:t xml:space="preserve">. </w:t>
      </w:r>
      <w:r w:rsidR="007B2F9C">
        <w:rPr>
          <w:rFonts w:ascii="Times New Roman" w:hAnsi="Times New Roman" w:cs="Times New Roman"/>
        </w:rPr>
        <w:t>In the end, we conclude on the result and the correlation coefficient observed.</w:t>
      </w:r>
    </w:p>
    <w:p w14:paraId="7FD1924E" w14:textId="6A8C292D" w:rsidR="000F2FFD" w:rsidRDefault="00312340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</w:t>
      </w:r>
      <w:r w:rsidR="000F2FFD">
        <w:rPr>
          <w:rFonts w:ascii="Times New Roman" w:hAnsi="Times New Roman" w:cs="Times New Roman"/>
        </w:rPr>
        <w:t>:</w:t>
      </w:r>
    </w:p>
    <w:p w14:paraId="3F78E964" w14:textId="77777777" w:rsidR="00DE60DD" w:rsidRDefault="00DE60D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129AC0DB" w14:textId="04445AA4" w:rsidR="00EB20BB" w:rsidRDefault="009216C7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quired d</w:t>
      </w:r>
      <w:r w:rsidR="00DE60DD">
        <w:rPr>
          <w:rFonts w:ascii="Times New Roman" w:hAnsi="Times New Roman" w:cs="Times New Roman"/>
        </w:rPr>
        <w:t>ata was</w:t>
      </w:r>
      <w:r w:rsidR="002F1448">
        <w:rPr>
          <w:rFonts w:ascii="Times New Roman" w:hAnsi="Times New Roman" w:cs="Times New Roman"/>
        </w:rPr>
        <w:t xml:space="preserve"> </w:t>
      </w:r>
      <w:r w:rsidR="00D431B0">
        <w:rPr>
          <w:rFonts w:ascii="Times New Roman" w:hAnsi="Times New Roman" w:cs="Times New Roman"/>
        </w:rPr>
        <w:t>imported</w:t>
      </w:r>
      <w:r w:rsidR="00807D73">
        <w:rPr>
          <w:rFonts w:ascii="Times New Roman" w:hAnsi="Times New Roman" w:cs="Times New Roman"/>
        </w:rPr>
        <w:t>.</w:t>
      </w:r>
    </w:p>
    <w:p w14:paraId="0DAE0737" w14:textId="30D3C3E2" w:rsidR="002D1778" w:rsidRDefault="00A673D0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elds</w:t>
      </w:r>
      <w:r w:rsidR="00CD3C69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like the </w:t>
      </w:r>
      <w:r w:rsidR="00CD3C69">
        <w:rPr>
          <w:rFonts w:ascii="Times New Roman" w:hAnsi="Times New Roman" w:cs="Times New Roman"/>
        </w:rPr>
        <w:t xml:space="preserve">“Date”, </w:t>
      </w:r>
      <w:r>
        <w:rPr>
          <w:rFonts w:ascii="Times New Roman" w:hAnsi="Times New Roman" w:cs="Times New Roman"/>
        </w:rPr>
        <w:t xml:space="preserve">was renamed and </w:t>
      </w:r>
      <w:r w:rsidR="00CD3C69">
        <w:rPr>
          <w:rFonts w:ascii="Times New Roman" w:hAnsi="Times New Roman" w:cs="Times New Roman"/>
        </w:rPr>
        <w:t>converted to the</w:t>
      </w:r>
      <w:r w:rsidR="00483317">
        <w:rPr>
          <w:rFonts w:ascii="Times New Roman" w:hAnsi="Times New Roman" w:cs="Times New Roman"/>
        </w:rPr>
        <w:t xml:space="preserve"> appropriate</w:t>
      </w:r>
      <w:r w:rsidR="00CD3C69">
        <w:rPr>
          <w:rFonts w:ascii="Times New Roman" w:hAnsi="Times New Roman" w:cs="Times New Roman"/>
        </w:rPr>
        <w:t xml:space="preserve"> date </w:t>
      </w:r>
      <w:r w:rsidR="00483317">
        <w:rPr>
          <w:rFonts w:ascii="Times New Roman" w:hAnsi="Times New Roman" w:cs="Times New Roman"/>
        </w:rPr>
        <w:t>format.</w:t>
      </w:r>
    </w:p>
    <w:p w14:paraId="64A9BA3D" w14:textId="71B71BFD" w:rsidR="00A87813" w:rsidRDefault="006714A1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onthly return for </w:t>
      </w:r>
      <w:r w:rsidR="00E03076">
        <w:rPr>
          <w:rFonts w:ascii="Times New Roman" w:hAnsi="Times New Roman" w:cs="Times New Roman"/>
        </w:rPr>
        <w:t>both data sets</w:t>
      </w:r>
      <w:r>
        <w:rPr>
          <w:rFonts w:ascii="Times New Roman" w:hAnsi="Times New Roman" w:cs="Times New Roman"/>
        </w:rPr>
        <w:t xml:space="preserve"> </w:t>
      </w:r>
      <w:r w:rsidR="00E03076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computed using </w:t>
      </w:r>
      <w:r w:rsidR="00E03076">
        <w:rPr>
          <w:rFonts w:ascii="Times New Roman" w:hAnsi="Times New Roman" w:cs="Times New Roman"/>
        </w:rPr>
        <w:t xml:space="preserve">the </w:t>
      </w:r>
      <w:proofErr w:type="spellStart"/>
      <w:r w:rsidRPr="008F450F">
        <w:rPr>
          <w:rFonts w:ascii="Times New Roman" w:hAnsi="Times New Roman" w:cs="Times New Roman"/>
          <w:i/>
          <w:iCs/>
          <w:color w:val="182C4B"/>
        </w:rPr>
        <w:t>pct_</w:t>
      </w:r>
      <w:proofErr w:type="gramStart"/>
      <w:r w:rsidRPr="008F450F">
        <w:rPr>
          <w:rFonts w:ascii="Times New Roman" w:hAnsi="Times New Roman" w:cs="Times New Roman"/>
          <w:i/>
          <w:iCs/>
          <w:color w:val="182C4B"/>
        </w:rPr>
        <w:t>change</w:t>
      </w:r>
      <w:proofErr w:type="spellEnd"/>
      <w:r w:rsidRPr="008F450F">
        <w:rPr>
          <w:rFonts w:ascii="Times New Roman" w:hAnsi="Times New Roman" w:cs="Times New Roman"/>
          <w:i/>
          <w:iCs/>
          <w:color w:val="182C4B"/>
        </w:rPr>
        <w:t>(</w:t>
      </w:r>
      <w:proofErr w:type="gramEnd"/>
      <w:r w:rsidRPr="008F450F">
        <w:rPr>
          <w:rFonts w:ascii="Times New Roman" w:hAnsi="Times New Roman" w:cs="Times New Roman"/>
          <w:i/>
          <w:iCs/>
          <w:color w:val="182C4B"/>
        </w:rPr>
        <w:t>)</w:t>
      </w:r>
      <w:r w:rsidR="00E03076">
        <w:rPr>
          <w:rFonts w:ascii="Times New Roman" w:hAnsi="Times New Roman" w:cs="Times New Roman"/>
        </w:rPr>
        <w:t xml:space="preserve"> function.</w:t>
      </w:r>
    </w:p>
    <w:p w14:paraId="15C5B5F0" w14:textId="329DF8F7" w:rsidR="00D431B0" w:rsidRDefault="005D5065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regression model is created using </w:t>
      </w:r>
      <w:proofErr w:type="spellStart"/>
      <w:r w:rsidR="008F450F" w:rsidRPr="008F450F">
        <w:rPr>
          <w:rFonts w:ascii="Times New Roman" w:hAnsi="Times New Roman" w:cs="Times New Roman"/>
          <w:i/>
          <w:iCs/>
          <w:color w:val="182C4B"/>
        </w:rPr>
        <w:t>linregress</w:t>
      </w:r>
      <w:proofErr w:type="spellEnd"/>
      <w:r w:rsidR="008F450F" w:rsidRPr="008F450F">
        <w:rPr>
          <w:rFonts w:ascii="Times New Roman" w:hAnsi="Times New Roman" w:cs="Times New Roman"/>
          <w:i/>
          <w:iCs/>
          <w:color w:val="182C4B"/>
        </w:rPr>
        <w:t xml:space="preserve"> </w:t>
      </w:r>
      <w:r w:rsidR="008F450F">
        <w:rPr>
          <w:rFonts w:ascii="Times New Roman" w:hAnsi="Times New Roman" w:cs="Times New Roman"/>
        </w:rPr>
        <w:t xml:space="preserve">of the imported </w:t>
      </w:r>
      <w:r w:rsidR="008F450F" w:rsidRPr="008F450F">
        <w:rPr>
          <w:rFonts w:ascii="Times New Roman" w:hAnsi="Times New Roman" w:cs="Times New Roman"/>
          <w:i/>
          <w:iCs/>
          <w:color w:val="182C4B"/>
        </w:rPr>
        <w:t>stats</w:t>
      </w:r>
      <w:r w:rsidR="008F450F">
        <w:rPr>
          <w:rFonts w:ascii="Times New Roman" w:hAnsi="Times New Roman" w:cs="Times New Roman"/>
        </w:rPr>
        <w:t xml:space="preserve"> module.</w:t>
      </w:r>
    </w:p>
    <w:p w14:paraId="4A737CAB" w14:textId="6B7B3E29" w:rsidR="00E17AAF" w:rsidRDefault="00E17AAF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</w:t>
      </w:r>
      <w:r w:rsidR="009F7DF3">
        <w:rPr>
          <w:rFonts w:ascii="Times New Roman" w:hAnsi="Times New Roman" w:cs="Times New Roman"/>
        </w:rPr>
        <w:t xml:space="preserve">g the intercept and slope from the previous step, we </w:t>
      </w:r>
      <w:r w:rsidR="009158CC">
        <w:rPr>
          <w:rFonts w:ascii="Times New Roman" w:hAnsi="Times New Roman" w:cs="Times New Roman"/>
        </w:rPr>
        <w:t xml:space="preserve">can plot our regression line. </w:t>
      </w:r>
    </w:p>
    <w:p w14:paraId="0C85A1E4" w14:textId="7FCA4AD9" w:rsidR="007356CF" w:rsidRDefault="009158CC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is </w:t>
      </w:r>
      <w:r w:rsidR="00C12C63">
        <w:rPr>
          <w:rFonts w:ascii="Times New Roman" w:hAnsi="Times New Roman" w:cs="Times New Roman"/>
        </w:rPr>
        <w:t>plotted</w:t>
      </w:r>
      <w:r w:rsidR="00BB29D9">
        <w:rPr>
          <w:rFonts w:ascii="Times New Roman" w:hAnsi="Times New Roman" w:cs="Times New Roman"/>
        </w:rPr>
        <w:t xml:space="preserve">. </w:t>
      </w:r>
    </w:p>
    <w:p w14:paraId="1E11155F" w14:textId="4046B097" w:rsidR="00BB29D9" w:rsidRDefault="004853B8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btained gradient and correlation coefficient of the line is observed and commented on. </w:t>
      </w:r>
    </w:p>
    <w:p w14:paraId="1B1B8516" w14:textId="0B65C655" w:rsidR="0010711B" w:rsidRDefault="0010711B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use the Pearson</w:t>
      </w:r>
      <w:r w:rsidR="0078357F">
        <w:rPr>
          <w:rFonts w:ascii="Times New Roman" w:hAnsi="Times New Roman" w:cs="Times New Roman"/>
        </w:rPr>
        <w:t xml:space="preserve"> </w:t>
      </w:r>
      <w:r w:rsidR="00886942">
        <w:rPr>
          <w:rFonts w:ascii="Times New Roman" w:hAnsi="Times New Roman" w:cs="Times New Roman"/>
        </w:rPr>
        <w:t xml:space="preserve">correlation </w:t>
      </w:r>
      <w:r w:rsidR="0078357F">
        <w:rPr>
          <w:rFonts w:ascii="Times New Roman" w:hAnsi="Times New Roman" w:cs="Times New Roman"/>
        </w:rPr>
        <w:t>to measure the linear relation between both variables.</w:t>
      </w:r>
    </w:p>
    <w:p w14:paraId="2416E272" w14:textId="77777777" w:rsidR="00DD6BEE" w:rsidRPr="004625B2" w:rsidRDefault="00DD6BEE" w:rsidP="00DD6BEE">
      <w:pPr>
        <w:pStyle w:val="ListParagraph"/>
        <w:rPr>
          <w:rFonts w:ascii="Times New Roman" w:hAnsi="Times New Roman" w:cs="Times New Roman"/>
        </w:rPr>
      </w:pPr>
    </w:p>
    <w:p w14:paraId="5CAA1977" w14:textId="2838E0C0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C66105">
        <w:rPr>
          <w:rFonts w:ascii="Times New Roman" w:hAnsi="Times New Roman" w:cs="Times New Roman"/>
        </w:rPr>
        <w:t>s and observation</w:t>
      </w:r>
      <w:r w:rsidR="00EB20BB">
        <w:rPr>
          <w:rFonts w:ascii="Times New Roman" w:hAnsi="Times New Roman" w:cs="Times New Roman"/>
        </w:rPr>
        <w:t>:</w:t>
      </w:r>
    </w:p>
    <w:p w14:paraId="12C53251" w14:textId="3CFBAF0B" w:rsidR="00ED7A8B" w:rsidRPr="00ED7A8B" w:rsidRDefault="00ED7A8B" w:rsidP="00ED7A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ere, we explore the </w:t>
      </w:r>
      <w:r w:rsidR="00833FE7">
        <w:rPr>
          <w:rFonts w:ascii="Times New Roman" w:hAnsi="Times New Roman" w:cs="Times New Roman"/>
        </w:rPr>
        <w:t>broken-down</w:t>
      </w:r>
      <w:r>
        <w:rPr>
          <w:rFonts w:ascii="Times New Roman" w:hAnsi="Times New Roman" w:cs="Times New Roman"/>
        </w:rPr>
        <w:t xml:space="preserve"> result of </w:t>
      </w:r>
      <w:r w:rsidR="00833FE7">
        <w:rPr>
          <w:rFonts w:ascii="Times New Roman" w:hAnsi="Times New Roman" w:cs="Times New Roman"/>
        </w:rPr>
        <w:t>this exercise:</w:t>
      </w:r>
    </w:p>
    <w:p w14:paraId="39ADC990" w14:textId="2FD7C5A1" w:rsidR="00C66FAA" w:rsidRDefault="00ED7A8B" w:rsidP="00C66FAA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83832">
        <w:rPr>
          <w:rFonts w:ascii="Times New Roman" w:hAnsi="Times New Roman" w:cs="Times New Roman"/>
        </w:rPr>
        <w:t xml:space="preserve"> </w:t>
      </w:r>
      <w:r w:rsidR="00745237">
        <w:rPr>
          <w:rFonts w:ascii="Times New Roman" w:hAnsi="Times New Roman" w:cs="Times New Roman"/>
        </w:rPr>
        <w:t>regression model</w:t>
      </w:r>
      <w:r w:rsidR="003B2A63">
        <w:rPr>
          <w:rFonts w:ascii="Times New Roman" w:hAnsi="Times New Roman" w:cs="Times New Roman"/>
        </w:rPr>
        <w:t>:</w:t>
      </w:r>
    </w:p>
    <w:p w14:paraId="28F9ADFB" w14:textId="03C57A2C" w:rsidR="00A10936" w:rsidRDefault="003910E9" w:rsidP="003B2A63">
      <w:pPr>
        <w:rPr>
          <w:rFonts w:ascii="Times New Roman" w:hAnsi="Times New Roman" w:cs="Times New Roman"/>
        </w:rPr>
      </w:pPr>
      <w:r w:rsidRPr="004E079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6672" behindDoc="0" locked="0" layoutInCell="1" allowOverlap="1" wp14:anchorId="7110D03D" wp14:editId="12A11D58">
            <wp:simplePos x="0" y="0"/>
            <wp:positionH relativeFrom="margin">
              <wp:align>center</wp:align>
            </wp:positionH>
            <wp:positionV relativeFrom="paragraph">
              <wp:posOffset>421576</wp:posOffset>
            </wp:positionV>
            <wp:extent cx="3993344" cy="3050561"/>
            <wp:effectExtent l="0" t="0" r="7620" b="0"/>
            <wp:wrapTopAndBottom/>
            <wp:docPr id="11688739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873990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3344" cy="30505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45237">
        <w:rPr>
          <w:rFonts w:ascii="Times New Roman" w:hAnsi="Times New Roman" w:cs="Times New Roman"/>
        </w:rPr>
        <w:t>Below is a graph</w:t>
      </w:r>
      <w:r w:rsidR="003421E7">
        <w:rPr>
          <w:rFonts w:ascii="Times New Roman" w:hAnsi="Times New Roman" w:cs="Times New Roman"/>
        </w:rPr>
        <w:t xml:space="preserve"> showing our </w:t>
      </w:r>
      <w:r w:rsidR="00745237">
        <w:rPr>
          <w:rFonts w:ascii="Times New Roman" w:hAnsi="Times New Roman" w:cs="Times New Roman"/>
        </w:rPr>
        <w:t xml:space="preserve">model and a plot </w:t>
      </w:r>
      <w:r w:rsidR="00A10936">
        <w:rPr>
          <w:rFonts w:ascii="Times New Roman" w:hAnsi="Times New Roman" w:cs="Times New Roman"/>
        </w:rPr>
        <w:t>FTSE100 returns against average house prices return</w:t>
      </w:r>
      <w:r w:rsidR="003C6ED6">
        <w:rPr>
          <w:rFonts w:ascii="Times New Roman" w:hAnsi="Times New Roman" w:cs="Times New Roman"/>
        </w:rPr>
        <w:t>. The slope and intercepts were respectively</w:t>
      </w:r>
      <w:r w:rsidR="000B7BC8">
        <w:rPr>
          <w:rFonts w:ascii="Times New Roman" w:hAnsi="Times New Roman" w:cs="Times New Roman"/>
        </w:rPr>
        <w:t xml:space="preserve"> 0.</w:t>
      </w:r>
      <w:r w:rsidR="00BA43D5">
        <w:rPr>
          <w:rFonts w:ascii="Times New Roman" w:hAnsi="Times New Roman" w:cs="Times New Roman"/>
        </w:rPr>
        <w:t xml:space="preserve">0955 and </w:t>
      </w:r>
      <w:r w:rsidR="0073613D">
        <w:rPr>
          <w:rFonts w:ascii="Times New Roman" w:hAnsi="Times New Roman" w:cs="Times New Roman"/>
        </w:rPr>
        <w:t>0.0036</w:t>
      </w:r>
    </w:p>
    <w:p w14:paraId="0424E95D" w14:textId="58EAADDF" w:rsidR="004E079C" w:rsidRDefault="0073613D" w:rsidP="003B2A63">
      <w:pPr>
        <w:rPr>
          <w:rFonts w:ascii="Times New Roman" w:hAnsi="Times New Roman" w:cs="Times New Roman"/>
        </w:rPr>
      </w:pPr>
      <w:r w:rsidRPr="0073613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7696" behindDoc="0" locked="0" layoutInCell="1" allowOverlap="1" wp14:anchorId="5F162519" wp14:editId="6B6B4E04">
            <wp:simplePos x="0" y="0"/>
            <wp:positionH relativeFrom="column">
              <wp:posOffset>1449705</wp:posOffset>
            </wp:positionH>
            <wp:positionV relativeFrom="paragraph">
              <wp:posOffset>190062</wp:posOffset>
            </wp:positionV>
            <wp:extent cx="3063240" cy="434340"/>
            <wp:effectExtent l="0" t="0" r="3810" b="3810"/>
            <wp:wrapTopAndBottom/>
            <wp:docPr id="1112324365" name="Picture 1" descr="A number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324365" name="Picture 1" descr="A number on a black background&#10;&#10;Description automatically generated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3240" cy="4343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69DFA68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Observation:</w:t>
      </w:r>
    </w:p>
    <w:p w14:paraId="4E578CB9" w14:textId="1637B317" w:rsidR="00074A07" w:rsidRPr="002A48AE" w:rsidRDefault="00793EF9" w:rsidP="002A48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very little or no correlation between </w:t>
      </w:r>
      <w:r w:rsidR="002A3283">
        <w:rPr>
          <w:rFonts w:ascii="Times New Roman" w:hAnsi="Times New Roman" w:cs="Times New Roman"/>
        </w:rPr>
        <w:t>both variables.</w:t>
      </w:r>
      <w:r w:rsidR="006C1C57" w:rsidRPr="002A48AE">
        <w:rPr>
          <w:rFonts w:ascii="Times New Roman" w:hAnsi="Times New Roman" w:cs="Times New Roman"/>
        </w:rPr>
        <w:t xml:space="preserve"> </w:t>
      </w:r>
      <w:r w:rsidR="002A3283">
        <w:rPr>
          <w:rFonts w:ascii="Times New Roman" w:hAnsi="Times New Roman" w:cs="Times New Roman"/>
        </w:rPr>
        <w:t xml:space="preserve">The slop is very gentle and </w:t>
      </w:r>
      <w:r w:rsidR="002969FC">
        <w:rPr>
          <w:rFonts w:ascii="Times New Roman" w:hAnsi="Times New Roman" w:cs="Times New Roman"/>
        </w:rPr>
        <w:t>an increase in FTSE100 is not reflected by a significant increase in How</w:t>
      </w:r>
    </w:p>
    <w:p w14:paraId="5607C265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:</w:t>
      </w:r>
    </w:p>
    <w:p w14:paraId="3A7C2B40" w14:textId="78BAA3C8" w:rsidR="00DD6BEE" w:rsidRDefault="00DD6BEE" w:rsidP="00DD6B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</w:t>
      </w:r>
      <w:r w:rsidR="00C455B5">
        <w:rPr>
          <w:rFonts w:ascii="Times New Roman" w:hAnsi="Times New Roman" w:cs="Times New Roman"/>
        </w:rPr>
        <w:t>hypothesis</w:t>
      </w:r>
      <w:r w:rsidR="00551BCA">
        <w:rPr>
          <w:rFonts w:ascii="Times New Roman" w:hAnsi="Times New Roman" w:cs="Times New Roman"/>
        </w:rPr>
        <w:t xml:space="preserve">, </w:t>
      </w:r>
      <w:r w:rsidR="00E317C3" w:rsidRPr="00E317C3">
        <w:rPr>
          <w:rFonts w:ascii="Times New Roman" w:hAnsi="Times New Roman" w:cs="Times New Roman"/>
        </w:rPr>
        <w:t>μ</w:t>
      </w:r>
      <w:r w:rsidR="00E317C3">
        <w:rPr>
          <w:rFonts w:ascii="Times New Roman" w:hAnsi="Times New Roman" w:cs="Times New Roman"/>
        </w:rPr>
        <w:t>0</w:t>
      </w:r>
      <w:r w:rsidR="006D5A45">
        <w:rPr>
          <w:rFonts w:ascii="Times New Roman" w:hAnsi="Times New Roman" w:cs="Times New Roman"/>
        </w:rPr>
        <w:t>:</w:t>
      </w:r>
    </w:p>
    <w:p w14:paraId="69B8171B" w14:textId="4C25A385" w:rsidR="006D5A45" w:rsidRDefault="0053509C" w:rsidP="006D5A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D66BA">
        <w:rPr>
          <w:rFonts w:ascii="Times New Roman" w:hAnsi="Times New Roman" w:cs="Times New Roman"/>
        </w:rPr>
        <w:t>re is no correlation between the FTSE100 and the average monthly return.</w:t>
      </w:r>
    </w:p>
    <w:p w14:paraId="0E13478C" w14:textId="780BD36B" w:rsidR="0053509C" w:rsidRDefault="0053509C" w:rsidP="005350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827594">
        <w:rPr>
          <w:rFonts w:ascii="Times New Roman" w:hAnsi="Times New Roman" w:cs="Times New Roman"/>
        </w:rPr>
        <w:t xml:space="preserve"> </w:t>
      </w:r>
      <w:r w:rsidR="00827594" w:rsidRPr="00E317C3">
        <w:rPr>
          <w:rFonts w:ascii="Times New Roman" w:hAnsi="Times New Roman" w:cs="Times New Roman"/>
        </w:rPr>
        <w:t>μ</w:t>
      </w:r>
      <w:r w:rsidR="008275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1F871877" w14:textId="0379A051" w:rsidR="00827594" w:rsidRDefault="00CD66BA" w:rsidP="0082759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835DE6">
        <w:rPr>
          <w:rFonts w:ascii="Times New Roman" w:hAnsi="Times New Roman" w:cs="Times New Roman"/>
        </w:rPr>
        <w:t>the returns of FTSE100 and the monthly return.</w:t>
      </w:r>
    </w:p>
    <w:p w14:paraId="68159C4B" w14:textId="3C637EDF" w:rsidR="007A14AF" w:rsidRDefault="001C3F6B">
      <w:pPr>
        <w:rPr>
          <w:rFonts w:ascii="Times New Roman" w:hAnsi="Times New Roman" w:cs="Times New Roman"/>
        </w:rPr>
      </w:pPr>
      <w:r w:rsidRPr="00746CD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8720" behindDoc="0" locked="0" layoutInCell="1" allowOverlap="1" wp14:anchorId="2BBC4466" wp14:editId="68F8235C">
            <wp:simplePos x="0" y="0"/>
            <wp:positionH relativeFrom="margin">
              <wp:align>center</wp:align>
            </wp:positionH>
            <wp:positionV relativeFrom="paragraph">
              <wp:posOffset>545721</wp:posOffset>
            </wp:positionV>
            <wp:extent cx="2690093" cy="518205"/>
            <wp:effectExtent l="0" t="0" r="0" b="0"/>
            <wp:wrapTopAndBottom/>
            <wp:docPr id="20692493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249364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0093" cy="518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A4A32">
        <w:rPr>
          <w:rFonts w:ascii="Times New Roman" w:hAnsi="Times New Roman" w:cs="Times New Roman"/>
        </w:rPr>
        <w:t xml:space="preserve">In this experiment we will be </w:t>
      </w:r>
      <w:r w:rsidR="00FF6DD7">
        <w:rPr>
          <w:rFonts w:ascii="Times New Roman" w:hAnsi="Times New Roman" w:cs="Times New Roman"/>
        </w:rPr>
        <w:t xml:space="preserve">using </w:t>
      </w:r>
      <w:r w:rsidR="00835DE6">
        <w:rPr>
          <w:rFonts w:ascii="Times New Roman" w:hAnsi="Times New Roman" w:cs="Times New Roman"/>
        </w:rPr>
        <w:t>a one tail</w:t>
      </w:r>
      <w:r w:rsidR="00FF6DD7">
        <w:rPr>
          <w:rFonts w:ascii="Times New Roman" w:hAnsi="Times New Roman" w:cs="Times New Roman"/>
        </w:rPr>
        <w:t xml:space="preserve"> test </w:t>
      </w:r>
      <w:r w:rsidR="00835DE6">
        <w:rPr>
          <w:rFonts w:ascii="Times New Roman" w:hAnsi="Times New Roman" w:cs="Times New Roman"/>
        </w:rPr>
        <w:t xml:space="preserve">to confirm </w:t>
      </w:r>
      <w:r w:rsidR="00480933">
        <w:rPr>
          <w:rFonts w:ascii="Times New Roman" w:hAnsi="Times New Roman" w:cs="Times New Roman"/>
        </w:rPr>
        <w:t>positive correlation</w:t>
      </w:r>
      <w:r w:rsidR="00270CFE">
        <w:rPr>
          <w:rFonts w:ascii="Times New Roman" w:hAnsi="Times New Roman" w:cs="Times New Roman"/>
        </w:rPr>
        <w:t>.</w:t>
      </w:r>
      <w:r w:rsidR="00827594">
        <w:rPr>
          <w:rFonts w:ascii="Times New Roman" w:hAnsi="Times New Roman" w:cs="Times New Roman"/>
        </w:rPr>
        <w:t xml:space="preserve"> </w:t>
      </w:r>
      <w:r w:rsidR="00480933">
        <w:rPr>
          <w:rFonts w:ascii="Times New Roman" w:hAnsi="Times New Roman" w:cs="Times New Roman"/>
        </w:rPr>
        <w:t>An</w:t>
      </w:r>
      <w:r w:rsidR="00761D89">
        <w:rPr>
          <w:rFonts w:ascii="Times New Roman" w:hAnsi="Times New Roman" w:cs="Times New Roman"/>
        </w:rPr>
        <w:t xml:space="preserve"> α =</w:t>
      </w:r>
      <w:r w:rsidR="009B5307">
        <w:rPr>
          <w:rFonts w:ascii="Times New Roman" w:hAnsi="Times New Roman" w:cs="Times New Roman"/>
        </w:rPr>
        <w:t xml:space="preserve"> 0.05</w:t>
      </w:r>
      <w:r w:rsidR="00480933">
        <w:rPr>
          <w:rFonts w:ascii="Times New Roman" w:hAnsi="Times New Roman" w:cs="Times New Roman"/>
        </w:rPr>
        <w:t xml:space="preserve"> is used to perform this test </w:t>
      </w:r>
      <w:r w:rsidR="00057E41">
        <w:rPr>
          <w:rFonts w:ascii="Times New Roman" w:hAnsi="Times New Roman" w:cs="Times New Roman"/>
        </w:rPr>
        <w:t>and</w:t>
      </w:r>
      <w:r w:rsidR="00480933">
        <w:rPr>
          <w:rFonts w:ascii="Times New Roman" w:hAnsi="Times New Roman" w:cs="Times New Roman"/>
        </w:rPr>
        <w:t xml:space="preserve"> we observed a p-value of </w:t>
      </w:r>
      <w:r w:rsidR="00746CD3">
        <w:rPr>
          <w:rFonts w:ascii="Times New Roman" w:hAnsi="Times New Roman" w:cs="Times New Roman"/>
        </w:rPr>
        <w:t>0.64</w:t>
      </w:r>
    </w:p>
    <w:p w14:paraId="1BF4939C" w14:textId="00C11939" w:rsidR="007A14AF" w:rsidRDefault="002C30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rawn from this result, t</w:t>
      </w:r>
      <w:r w:rsidR="00BE56B3">
        <w:rPr>
          <w:rFonts w:ascii="Times New Roman" w:hAnsi="Times New Roman" w:cs="Times New Roman"/>
        </w:rPr>
        <w:t xml:space="preserve">he null hypothesis </w:t>
      </w:r>
      <w:r>
        <w:rPr>
          <w:rFonts w:ascii="Times New Roman" w:hAnsi="Times New Roman" w:cs="Times New Roman"/>
        </w:rPr>
        <w:t xml:space="preserve">is accepted because </w:t>
      </w:r>
      <w:r w:rsidR="00793EF9">
        <w:rPr>
          <w:rFonts w:ascii="Times New Roman" w:hAnsi="Times New Roman" w:cs="Times New Roman"/>
        </w:rPr>
        <w:t>p = 0.64 is way greater than α = 0.05. Ther</w:t>
      </w:r>
      <w:r w:rsidR="00B41C59">
        <w:rPr>
          <w:rFonts w:ascii="Times New Roman" w:hAnsi="Times New Roman" w:cs="Times New Roman"/>
        </w:rPr>
        <w:t xml:space="preserve">efore, we accept the null hypothesis. </w:t>
      </w:r>
      <w:r w:rsidR="007F3A95">
        <w:rPr>
          <w:rFonts w:ascii="Times New Roman" w:hAnsi="Times New Roman" w:cs="Times New Roman"/>
        </w:rPr>
        <w:t>We can safely conclude that there is no significan</w:t>
      </w:r>
      <w:r w:rsidR="00CC0152">
        <w:rPr>
          <w:rFonts w:ascii="Times New Roman" w:hAnsi="Times New Roman" w:cs="Times New Roman"/>
        </w:rPr>
        <w:t>t correlation between FTSE100 and House Prices.</w:t>
      </w:r>
      <w:r w:rsidR="00B55F68">
        <w:rPr>
          <w:rFonts w:ascii="Times New Roman" w:hAnsi="Times New Roman" w:cs="Times New Roman"/>
        </w:rPr>
        <w:t xml:space="preserve"> </w:t>
      </w:r>
      <w:r w:rsidR="007A14AF">
        <w:rPr>
          <w:rFonts w:ascii="Times New Roman" w:hAnsi="Times New Roman" w:cs="Times New Roman"/>
        </w:rPr>
        <w:t>Some explanation to this can be:</w:t>
      </w:r>
    </w:p>
    <w:p w14:paraId="1C61D387" w14:textId="585FE373" w:rsidR="007A14AF" w:rsidRDefault="00C47267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TSE100 and House Prices belong to different </w:t>
      </w:r>
      <w:r w:rsidR="00522D11">
        <w:rPr>
          <w:rFonts w:ascii="Times New Roman" w:hAnsi="Times New Roman" w:cs="Times New Roman"/>
        </w:rPr>
        <w:t>asset</w:t>
      </w:r>
      <w:r>
        <w:rPr>
          <w:rFonts w:ascii="Times New Roman" w:hAnsi="Times New Roman" w:cs="Times New Roman"/>
        </w:rPr>
        <w:t xml:space="preserve"> classes</w:t>
      </w:r>
      <w:r w:rsidR="00B8617B">
        <w:rPr>
          <w:rFonts w:ascii="Times New Roman" w:hAnsi="Times New Roman" w:cs="Times New Roman"/>
        </w:rPr>
        <w:t xml:space="preserve">: </w:t>
      </w:r>
      <w:r w:rsidR="0088760F">
        <w:rPr>
          <w:rFonts w:ascii="Times New Roman" w:hAnsi="Times New Roman" w:cs="Times New Roman"/>
        </w:rPr>
        <w:t>equity</w:t>
      </w:r>
      <w:r w:rsidR="00B8617B">
        <w:rPr>
          <w:rFonts w:ascii="Times New Roman" w:hAnsi="Times New Roman" w:cs="Times New Roman"/>
        </w:rPr>
        <w:t xml:space="preserve"> and real estate respectively. </w:t>
      </w:r>
      <w:r w:rsidR="009242CD">
        <w:rPr>
          <w:rFonts w:ascii="Times New Roman" w:hAnsi="Times New Roman" w:cs="Times New Roman"/>
        </w:rPr>
        <w:t xml:space="preserve">They are both </w:t>
      </w:r>
    </w:p>
    <w:p w14:paraId="7A3816BA" w14:textId="01F72B5F" w:rsidR="009242CD" w:rsidRPr="007A14AF" w:rsidRDefault="00D11132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riggers. The dynamics of FTSE100 and House Prices are influence by largely di</w:t>
      </w:r>
      <w:r w:rsidR="002F0F21">
        <w:rPr>
          <w:rFonts w:ascii="Times New Roman" w:hAnsi="Times New Roman" w:cs="Times New Roman"/>
        </w:rPr>
        <w:t xml:space="preserve">fferent variable. </w:t>
      </w:r>
      <w:r w:rsidR="00D6536A">
        <w:rPr>
          <w:rFonts w:ascii="Times New Roman" w:hAnsi="Times New Roman" w:cs="Times New Roman"/>
        </w:rPr>
        <w:t>For example. FT</w:t>
      </w:r>
      <w:r w:rsidR="00E8615C">
        <w:rPr>
          <w:rFonts w:ascii="Times New Roman" w:hAnsi="Times New Roman" w:cs="Times New Roman"/>
        </w:rPr>
        <w:t>SE</w:t>
      </w:r>
      <w:r w:rsidR="00D6536A">
        <w:rPr>
          <w:rFonts w:ascii="Times New Roman" w:hAnsi="Times New Roman" w:cs="Times New Roman"/>
        </w:rPr>
        <w:t>100</w:t>
      </w:r>
      <w:r w:rsidR="00E8615C">
        <w:rPr>
          <w:rFonts w:ascii="Times New Roman" w:hAnsi="Times New Roman" w:cs="Times New Roman"/>
        </w:rPr>
        <w:t xml:space="preserve"> can be affected by c</w:t>
      </w:r>
      <w:r w:rsidR="00E8615C" w:rsidRPr="00E8615C">
        <w:rPr>
          <w:rFonts w:ascii="Times New Roman" w:hAnsi="Times New Roman" w:cs="Times New Roman"/>
        </w:rPr>
        <w:t>orporate earnings, investor sentiment, and macroeconomic indicators</w:t>
      </w:r>
      <w:r w:rsidR="00E8615C">
        <w:rPr>
          <w:rFonts w:ascii="Times New Roman" w:hAnsi="Times New Roman" w:cs="Times New Roman"/>
        </w:rPr>
        <w:t xml:space="preserve"> while House prices can be influenced by the socioecono</w:t>
      </w:r>
      <w:r w:rsidR="00B55F68">
        <w:rPr>
          <w:rFonts w:ascii="Times New Roman" w:hAnsi="Times New Roman" w:cs="Times New Roman"/>
        </w:rPr>
        <w:t>mic conditions and demand.</w:t>
      </w:r>
    </w:p>
    <w:p w14:paraId="7BC2C683" w14:textId="2E3A8D3A" w:rsidR="004D0A93" w:rsidRDefault="00B55F6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Though the overall state of the economy can </w:t>
      </w:r>
      <w:r w:rsidR="0039487D">
        <w:rPr>
          <w:rFonts w:ascii="Times New Roman" w:hAnsi="Times New Roman" w:cs="Times New Roman"/>
        </w:rPr>
        <w:t>indirectly influence both, as can be seen in the very low correlation</w:t>
      </w:r>
      <w:r w:rsidR="003910E9">
        <w:rPr>
          <w:rFonts w:ascii="Times New Roman" w:hAnsi="Times New Roman" w:cs="Times New Roman"/>
        </w:rPr>
        <w:t xml:space="preserve">, they are both largely uncorrelated. </w:t>
      </w:r>
      <w:r w:rsidR="004D0A93">
        <w:rPr>
          <w:rFonts w:ascii="Times New Roman" w:hAnsi="Times New Roman" w:cs="Times New Roman"/>
          <w:b/>
          <w:bCs/>
        </w:rPr>
        <w:br w:type="page"/>
      </w:r>
    </w:p>
    <w:p w14:paraId="2C653028" w14:textId="6D128D47" w:rsidR="00636FE3" w:rsidRPr="00C35C6B" w:rsidRDefault="006D78D0" w:rsidP="00636FE3">
      <w:pPr>
        <w:rPr>
          <w:rFonts w:ascii="Times New Roman" w:hAnsi="Times New Roman" w:cs="Times New Roman"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AA3B7A"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40F54274" w14:textId="5DF36A4C" w:rsidR="00636FE3" w:rsidRPr="00636FE3" w:rsidRDefault="00636FE3" w:rsidP="00636FE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636FE3">
        <w:rPr>
          <w:rFonts w:ascii="Times New Roman" w:hAnsi="Times New Roman" w:cs="Times New Roman"/>
        </w:rPr>
        <w:t xml:space="preserve">Goal: </w:t>
      </w:r>
    </w:p>
    <w:p w14:paraId="1C032067" w14:textId="297EB082" w:rsidR="00636FE3" w:rsidRDefault="009C0577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form linear regression on multiple explanatory variables</w:t>
      </w:r>
      <w:r w:rsidR="00A05162">
        <w:rPr>
          <w:rFonts w:ascii="Times New Roman" w:hAnsi="Times New Roman" w:cs="Times New Roman"/>
        </w:rPr>
        <w:t xml:space="preserve"> drawn from a typical academic dataset,</w:t>
      </w:r>
      <w:r>
        <w:rPr>
          <w:rFonts w:ascii="Times New Roman" w:hAnsi="Times New Roman" w:cs="Times New Roman"/>
        </w:rPr>
        <w:t xml:space="preserve"> to estimate the </w:t>
      </w:r>
      <w:r w:rsidR="00A05162">
        <w:rPr>
          <w:rFonts w:ascii="Times New Roman" w:hAnsi="Times New Roman" w:cs="Times New Roman"/>
        </w:rPr>
        <w:t xml:space="preserve">graduation rate of a school. </w:t>
      </w:r>
    </w:p>
    <w:p w14:paraId="3EFED51A" w14:textId="657046A2" w:rsidR="00636FE3" w:rsidRPr="00A1405E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Steps:</w:t>
      </w:r>
    </w:p>
    <w:p w14:paraId="51421D70" w14:textId="36127AEE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</w:t>
      </w:r>
      <w:r w:rsidR="000C1FEE">
        <w:rPr>
          <w:rFonts w:ascii="Times New Roman" w:hAnsi="Times New Roman" w:cs="Times New Roman"/>
        </w:rPr>
        <w:t>the results and insights</w:t>
      </w:r>
      <w:r>
        <w:rPr>
          <w:rFonts w:ascii="Times New Roman" w:hAnsi="Times New Roman" w:cs="Times New Roman"/>
        </w:rPr>
        <w:t xml:space="preserve">: </w:t>
      </w:r>
    </w:p>
    <w:p w14:paraId="7070271A" w14:textId="20C6EDBB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quired data was imported </w:t>
      </w:r>
      <w:r w:rsidR="00CB45BB">
        <w:rPr>
          <w:rFonts w:ascii="Times New Roman" w:hAnsi="Times New Roman" w:cs="Times New Roman"/>
        </w:rPr>
        <w:t>as variables</w:t>
      </w:r>
      <w:r w:rsidR="00965ED7">
        <w:rPr>
          <w:rFonts w:ascii="Times New Roman" w:hAnsi="Times New Roman" w:cs="Times New Roman"/>
        </w:rPr>
        <w:t>.</w:t>
      </w:r>
    </w:p>
    <w:p w14:paraId="19991359" w14:textId="2E1644E2" w:rsidR="00636FE3" w:rsidRDefault="0014415C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</w:t>
      </w:r>
      <w:r w:rsidR="00560ADC">
        <w:rPr>
          <w:rFonts w:ascii="Times New Roman" w:hAnsi="Times New Roman" w:cs="Times New Roman"/>
        </w:rPr>
        <w:t xml:space="preserve">metrics </w:t>
      </w:r>
      <w:r w:rsidR="00965ED7">
        <w:rPr>
          <w:rFonts w:ascii="Times New Roman" w:hAnsi="Times New Roman" w:cs="Times New Roman"/>
        </w:rPr>
        <w:t>is</w:t>
      </w:r>
      <w:r w:rsidR="00560ADC">
        <w:rPr>
          <w:rFonts w:ascii="Times New Roman" w:hAnsi="Times New Roman" w:cs="Times New Roman"/>
        </w:rPr>
        <w:t xml:space="preserve"> </w:t>
      </w:r>
      <w:r w:rsidR="00CA1FEC">
        <w:rPr>
          <w:rFonts w:ascii="Times New Roman" w:hAnsi="Times New Roman" w:cs="Times New Roman"/>
        </w:rPr>
        <w:t xml:space="preserve">calculated using </w:t>
      </w:r>
      <w:proofErr w:type="gramStart"/>
      <w:r w:rsidR="007C269A">
        <w:rPr>
          <w:rFonts w:ascii="Times New Roman" w:hAnsi="Times New Roman" w:cs="Times New Roman"/>
        </w:rPr>
        <w:t xml:space="preserve">panda’s </w:t>
      </w:r>
      <w:r w:rsidR="007C269A" w:rsidRPr="007C269A">
        <w:rPr>
          <w:rFonts w:ascii="Times New Roman" w:hAnsi="Times New Roman" w:cs="Times New Roman"/>
          <w:i/>
          <w:iCs/>
        </w:rPr>
        <w:t>.</w:t>
      </w:r>
      <w:proofErr w:type="spellStart"/>
      <w:r w:rsidR="007C269A" w:rsidRPr="007C269A">
        <w:rPr>
          <w:rFonts w:ascii="Times New Roman" w:hAnsi="Times New Roman" w:cs="Times New Roman"/>
          <w:i/>
          <w:iCs/>
        </w:rPr>
        <w:t>cor</w:t>
      </w:r>
      <w:proofErr w:type="spellEnd"/>
      <w:proofErr w:type="gramEnd"/>
      <w:r w:rsidR="00CA1FEC" w:rsidRPr="007C269A">
        <w:rPr>
          <w:rFonts w:ascii="Times New Roman" w:hAnsi="Times New Roman" w:cs="Times New Roman"/>
          <w:i/>
          <w:iCs/>
        </w:rPr>
        <w:t>()</w:t>
      </w:r>
      <w:r w:rsidR="00965ED7">
        <w:rPr>
          <w:rFonts w:ascii="Times New Roman" w:hAnsi="Times New Roman" w:cs="Times New Roman"/>
        </w:rPr>
        <w:t xml:space="preserve"> function.</w:t>
      </w:r>
    </w:p>
    <w:p w14:paraId="2087FD66" w14:textId="46725330" w:rsidR="00636FE3" w:rsidRDefault="00965ED7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wise backward regression is performed to select featu</w:t>
      </w:r>
      <w:r w:rsidR="007C269A">
        <w:rPr>
          <w:rFonts w:ascii="Times New Roman" w:hAnsi="Times New Roman" w:cs="Times New Roman"/>
        </w:rPr>
        <w:t>res with alpha = 0.5</w:t>
      </w:r>
    </w:p>
    <w:p w14:paraId="5966F369" w14:textId="330EB102" w:rsidR="00D502B1" w:rsidRDefault="00C8256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or</w:t>
      </w:r>
      <w:r w:rsidR="00DF43B6">
        <w:rPr>
          <w:rFonts w:ascii="Times New Roman" w:hAnsi="Times New Roman" w:cs="Times New Roman"/>
        </w:rPr>
        <w:t xml:space="preserve"> variables </w:t>
      </w:r>
      <w:r>
        <w:rPr>
          <w:rFonts w:ascii="Times New Roman" w:hAnsi="Times New Roman" w:cs="Times New Roman"/>
        </w:rPr>
        <w:t>are identified with explanations</w:t>
      </w:r>
      <w:r w:rsidR="00DF43B6">
        <w:rPr>
          <w:rFonts w:ascii="Times New Roman" w:hAnsi="Times New Roman" w:cs="Times New Roman"/>
        </w:rPr>
        <w:t>.</w:t>
      </w:r>
    </w:p>
    <w:p w14:paraId="1C10F126" w14:textId="007F5EB9" w:rsidR="00636FE3" w:rsidRDefault="00E817D8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</w:t>
      </w:r>
      <w:r w:rsidR="00C82569">
        <w:rPr>
          <w:rFonts w:ascii="Times New Roman" w:hAnsi="Times New Roman" w:cs="Times New Roman"/>
        </w:rPr>
        <w:t>ing</w:t>
      </w:r>
      <w:r w:rsidR="00DF43B6">
        <w:rPr>
          <w:rFonts w:ascii="Times New Roman" w:hAnsi="Times New Roman" w:cs="Times New Roman"/>
        </w:rPr>
        <w:t xml:space="preserve"> BIC</w:t>
      </w:r>
      <w:r w:rsidR="00C8256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redictor variables</w:t>
      </w:r>
      <w:r w:rsidR="00C82569">
        <w:rPr>
          <w:rFonts w:ascii="Times New Roman" w:hAnsi="Times New Roman" w:cs="Times New Roman"/>
        </w:rPr>
        <w:t xml:space="preserve"> are selected</w:t>
      </w:r>
      <w:r>
        <w:rPr>
          <w:rFonts w:ascii="Times New Roman" w:hAnsi="Times New Roman" w:cs="Times New Roman"/>
        </w:rPr>
        <w:t xml:space="preserve">. </w:t>
      </w:r>
    </w:p>
    <w:p w14:paraId="1D4F2AA4" w14:textId="4FD50A50" w:rsidR="001F6DF5" w:rsidRDefault="00C82569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ccuracy of the chosen models </w:t>
      </w:r>
      <w:r w:rsidR="00BF4E90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</w:t>
      </w:r>
      <w:r w:rsidR="00BF4E90">
        <w:rPr>
          <w:rFonts w:ascii="Times New Roman" w:hAnsi="Times New Roman" w:cs="Times New Roman"/>
        </w:rPr>
        <w:t>calculated</w:t>
      </w:r>
      <w:r w:rsidR="000324C6">
        <w:rPr>
          <w:rFonts w:ascii="Times New Roman" w:hAnsi="Times New Roman" w:cs="Times New Roman"/>
        </w:rPr>
        <w:t xml:space="preserve"> and compare</w:t>
      </w:r>
      <w:r>
        <w:rPr>
          <w:rFonts w:ascii="Times New Roman" w:hAnsi="Times New Roman" w:cs="Times New Roman"/>
        </w:rPr>
        <w:t>d w</w:t>
      </w:r>
      <w:r w:rsidR="00BF4E90">
        <w:rPr>
          <w:rFonts w:ascii="Times New Roman" w:hAnsi="Times New Roman" w:cs="Times New Roman"/>
        </w:rPr>
        <w:t xml:space="preserve">ith the </w:t>
      </w:r>
      <w:proofErr w:type="gramStart"/>
      <w:r w:rsidR="00BF4E90">
        <w:rPr>
          <w:rFonts w:ascii="Times New Roman" w:hAnsi="Times New Roman" w:cs="Times New Roman"/>
        </w:rPr>
        <w:t>five predictor</w:t>
      </w:r>
      <w:proofErr w:type="gramEnd"/>
      <w:r w:rsidR="00BF4E90">
        <w:rPr>
          <w:rFonts w:ascii="Times New Roman" w:hAnsi="Times New Roman" w:cs="Times New Roman"/>
        </w:rPr>
        <w:t xml:space="preserve"> model</w:t>
      </w:r>
    </w:p>
    <w:p w14:paraId="46596FBD" w14:textId="014E88B8" w:rsidR="00BF4E90" w:rsidRDefault="00BF4E90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 is annualised.</w:t>
      </w:r>
    </w:p>
    <w:p w14:paraId="6BEA5490" w14:textId="77777777" w:rsidR="00BF4E90" w:rsidRPr="00BF4E90" w:rsidRDefault="00BF4E90" w:rsidP="00BF4E90">
      <w:pPr>
        <w:pStyle w:val="ListParagraph"/>
        <w:rPr>
          <w:rFonts w:ascii="Times New Roman" w:hAnsi="Times New Roman" w:cs="Times New Roman"/>
        </w:rPr>
      </w:pPr>
    </w:p>
    <w:p w14:paraId="242086B0" w14:textId="2FB89BBF" w:rsidR="00636FE3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Results and observation:</w:t>
      </w:r>
    </w:p>
    <w:p w14:paraId="548BD763" w14:textId="50B03B2F" w:rsidR="001A2C91" w:rsidRDefault="00FE1DEC" w:rsidP="00FE1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llow are the results and observations </w:t>
      </w:r>
      <w:r w:rsidR="00CF1800">
        <w:rPr>
          <w:rFonts w:ascii="Times New Roman" w:hAnsi="Times New Roman" w:cs="Times New Roman"/>
        </w:rPr>
        <w:t xml:space="preserve">achieved. </w:t>
      </w:r>
    </w:p>
    <w:p w14:paraId="604608A5" w14:textId="62D2AB37" w:rsidR="00CF1800" w:rsidRDefault="001A6323" w:rsidP="00CF1800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1A632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9744" behindDoc="0" locked="0" layoutInCell="1" allowOverlap="1" wp14:anchorId="13B60A93" wp14:editId="00AA36AC">
            <wp:simplePos x="0" y="0"/>
            <wp:positionH relativeFrom="margin">
              <wp:align>center</wp:align>
            </wp:positionH>
            <wp:positionV relativeFrom="paragraph">
              <wp:posOffset>225286</wp:posOffset>
            </wp:positionV>
            <wp:extent cx="3588385" cy="3074670"/>
            <wp:effectExtent l="0" t="0" r="0" b="0"/>
            <wp:wrapTopAndBottom/>
            <wp:docPr id="7039294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929483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8385" cy="3074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F1800">
        <w:rPr>
          <w:rFonts w:ascii="Times New Roman" w:hAnsi="Times New Roman" w:cs="Times New Roman"/>
        </w:rPr>
        <w:t xml:space="preserve">The correlation between the </w:t>
      </w:r>
      <w:r w:rsidR="002A5601">
        <w:rPr>
          <w:rFonts w:ascii="Times New Roman" w:hAnsi="Times New Roman" w:cs="Times New Roman"/>
        </w:rPr>
        <w:t>variables can be represented using the heat map bellow:</w:t>
      </w:r>
    </w:p>
    <w:p w14:paraId="324B3425" w14:textId="272573A8" w:rsidR="002A5601" w:rsidRPr="002A5601" w:rsidRDefault="002A5601" w:rsidP="002A5601">
      <w:pPr>
        <w:rPr>
          <w:rFonts w:ascii="Times New Roman" w:hAnsi="Times New Roman" w:cs="Times New Roman"/>
        </w:rPr>
      </w:pPr>
    </w:p>
    <w:p w14:paraId="79F331BD" w14:textId="07455E03" w:rsidR="00F64BEC" w:rsidRDefault="0093544D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 w:rsidR="007942A1">
        <w:rPr>
          <w:rFonts w:ascii="Times New Roman" w:hAnsi="Times New Roman" w:cs="Times New Roman"/>
        </w:rPr>
        <w:t xml:space="preserve">stepwise </w:t>
      </w:r>
      <w:r>
        <w:rPr>
          <w:rFonts w:ascii="Times New Roman" w:hAnsi="Times New Roman" w:cs="Times New Roman"/>
        </w:rPr>
        <w:t xml:space="preserve">backward regression was performed to select </w:t>
      </w:r>
      <w:r w:rsidR="00082805">
        <w:rPr>
          <w:rFonts w:ascii="Times New Roman" w:hAnsi="Times New Roman" w:cs="Times New Roman"/>
        </w:rPr>
        <w:t>predictors</w:t>
      </w:r>
      <w:r w:rsidR="00207D7F">
        <w:rPr>
          <w:rFonts w:ascii="Times New Roman" w:hAnsi="Times New Roman" w:cs="Times New Roman"/>
        </w:rPr>
        <w:t xml:space="preserve">. </w:t>
      </w:r>
      <w:r w:rsidR="007942A1">
        <w:rPr>
          <w:rFonts w:ascii="Times New Roman" w:hAnsi="Times New Roman" w:cs="Times New Roman"/>
        </w:rPr>
        <w:t>In this process, we c</w:t>
      </w:r>
      <w:r w:rsidR="00565099">
        <w:rPr>
          <w:rFonts w:ascii="Times New Roman" w:hAnsi="Times New Roman" w:cs="Times New Roman"/>
        </w:rPr>
        <w:t>ommence will all independent variables</w:t>
      </w:r>
      <w:r w:rsidR="00594513">
        <w:rPr>
          <w:rFonts w:ascii="Times New Roman" w:hAnsi="Times New Roman" w:cs="Times New Roman"/>
        </w:rPr>
        <w:t>, and by fit</w:t>
      </w:r>
      <w:r w:rsidR="00101CF1">
        <w:rPr>
          <w:rFonts w:ascii="Times New Roman" w:hAnsi="Times New Roman" w:cs="Times New Roman"/>
        </w:rPr>
        <w:t>ting the model to each feature, we eliminate the least significant values using the p-value threshold of 0.</w:t>
      </w:r>
      <w:r w:rsidR="00F64BEC">
        <w:rPr>
          <w:rFonts w:ascii="Times New Roman" w:hAnsi="Times New Roman" w:cs="Times New Roman"/>
        </w:rPr>
        <w:t>05, till all features are statistically significant.</w:t>
      </w:r>
      <w:r w:rsidR="00F1663D">
        <w:rPr>
          <w:rFonts w:ascii="Times New Roman" w:hAnsi="Times New Roman" w:cs="Times New Roman"/>
        </w:rPr>
        <w:t xml:space="preserve"> </w:t>
      </w:r>
      <w:r w:rsidR="0049179A">
        <w:rPr>
          <w:rFonts w:ascii="Times New Roman" w:hAnsi="Times New Roman" w:cs="Times New Roman"/>
        </w:rPr>
        <w:t xml:space="preserve">To ease this process, we used </w:t>
      </w:r>
      <w:r w:rsidR="0085057E">
        <w:rPr>
          <w:rFonts w:ascii="Times New Roman" w:hAnsi="Times New Roman" w:cs="Times New Roman"/>
        </w:rPr>
        <w:t xml:space="preserve">a function proposed </w:t>
      </w:r>
      <w:r w:rsidR="0049179A">
        <w:rPr>
          <w:rFonts w:ascii="Times New Roman" w:hAnsi="Times New Roman" w:cs="Times New Roman"/>
        </w:rPr>
        <w:t xml:space="preserve">by </w:t>
      </w:r>
      <w:proofErr w:type="spellStart"/>
      <w:r w:rsidR="005A5435">
        <w:rPr>
          <w:rFonts w:ascii="Times New Roman" w:hAnsi="Times New Roman" w:cs="Times New Roman"/>
        </w:rPr>
        <w:t>Askkash</w:t>
      </w:r>
      <w:proofErr w:type="spellEnd"/>
      <w:r w:rsidR="00AD0ECC">
        <w:rPr>
          <w:rFonts w:ascii="Times New Roman" w:hAnsi="Times New Roman" w:cs="Times New Roman"/>
        </w:rPr>
        <w:fldChar w:fldCharType="begin"/>
      </w:r>
      <w:r w:rsidR="00AD0ECC">
        <w:rPr>
          <w:rFonts w:ascii="Times New Roman" w:hAnsi="Times New Roman" w:cs="Times New Roman"/>
        </w:rPr>
        <w:instrText xml:space="preserve"> ADDIN ZOTERO_ITEM CSL_CITATION {"citationID":"8wvM599k","properties":{"formattedCitation":"[4]","plainCitation":"[4]","noteIndex":0},"citationItems":[{"id":158,"uris":["http://zotero.org/users/14711598/items/LBJ5AP6T"],"itemData":{"id":158,"type":"software","abstract":"Project uploaded to Python community","genre":"Python","license":"MIT","note":"original-date: 2019-02-08T14:49:43Z","source":"GitHub","title":"AakkashVijayakumar/stepwise-regression","URL":"https://github.com/AakkashVijayakumar/stepwise-regression","author":[{"family":"V","given":"Aakkash R."}],"accessed":{"date-parts":[["2024",10,15]]},"issued":{"date-parts":[["2024",3,27]]}}}],"schema":"https://github.com/citation-style-language/schema/raw/master/csl-citation.json"} </w:instrText>
      </w:r>
      <w:r w:rsidR="00AD0ECC">
        <w:rPr>
          <w:rFonts w:ascii="Times New Roman" w:hAnsi="Times New Roman" w:cs="Times New Roman"/>
        </w:rPr>
        <w:fldChar w:fldCharType="separate"/>
      </w:r>
      <w:r w:rsidR="00AD0ECC" w:rsidRPr="00AD0ECC">
        <w:rPr>
          <w:rFonts w:ascii="Times New Roman" w:hAnsi="Times New Roman" w:cs="Times New Roman"/>
        </w:rPr>
        <w:t>[4]</w:t>
      </w:r>
      <w:r w:rsidR="00AD0ECC">
        <w:rPr>
          <w:rFonts w:ascii="Times New Roman" w:hAnsi="Times New Roman" w:cs="Times New Roman"/>
        </w:rPr>
        <w:fldChar w:fldCharType="end"/>
      </w:r>
      <w:r w:rsidR="00AD0ECC">
        <w:rPr>
          <w:rFonts w:ascii="Times New Roman" w:hAnsi="Times New Roman" w:cs="Times New Roman"/>
        </w:rPr>
        <w:t xml:space="preserve">. </w:t>
      </w:r>
    </w:p>
    <w:p w14:paraId="70E0030B" w14:textId="671EBEBC" w:rsidR="00F64BEC" w:rsidRDefault="008B68E6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8B68E6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80768" behindDoc="0" locked="0" layoutInCell="1" allowOverlap="1" wp14:anchorId="13DAB967" wp14:editId="617A0202">
            <wp:simplePos x="0" y="0"/>
            <wp:positionH relativeFrom="column">
              <wp:posOffset>198755</wp:posOffset>
            </wp:positionH>
            <wp:positionV relativeFrom="paragraph">
              <wp:posOffset>398780</wp:posOffset>
            </wp:positionV>
            <wp:extent cx="5731510" cy="219075"/>
            <wp:effectExtent l="0" t="0" r="2540" b="9525"/>
            <wp:wrapTopAndBottom/>
            <wp:docPr id="1872606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06902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9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82E81">
        <w:rPr>
          <w:rFonts w:ascii="Times New Roman" w:hAnsi="Times New Roman" w:cs="Times New Roman"/>
        </w:rPr>
        <w:t>Using backward regression, we fall on the following predictor variables:</w:t>
      </w:r>
      <w:r w:rsidR="005A455F">
        <w:rPr>
          <w:rFonts w:ascii="Times New Roman" w:hAnsi="Times New Roman" w:cs="Times New Roman"/>
        </w:rPr>
        <w:t xml:space="preserve"> </w:t>
      </w:r>
      <w:r w:rsidR="005A455F" w:rsidRPr="005A455F">
        <w:rPr>
          <w:rFonts w:ascii="Times New Roman" w:hAnsi="Times New Roman" w:cs="Times New Roman"/>
        </w:rPr>
        <w:t xml:space="preserve">Apps, </w:t>
      </w:r>
      <w:proofErr w:type="spellStart"/>
      <w:r w:rsidR="005A455F" w:rsidRPr="005A455F">
        <w:rPr>
          <w:rFonts w:ascii="Times New Roman" w:hAnsi="Times New Roman" w:cs="Times New Roman"/>
        </w:rPr>
        <w:t>Enroll</w:t>
      </w:r>
      <w:proofErr w:type="spellEnd"/>
      <w:r w:rsidR="005A455F" w:rsidRPr="005A455F">
        <w:rPr>
          <w:rFonts w:ascii="Times New Roman" w:hAnsi="Times New Roman" w:cs="Times New Roman"/>
        </w:rPr>
        <w:t xml:space="preserve">, Top25perc, </w:t>
      </w:r>
      <w:r w:rsidR="001C75AF">
        <w:rPr>
          <w:rFonts w:ascii="Times New Roman" w:hAnsi="Times New Roman" w:cs="Times New Roman"/>
        </w:rPr>
        <w:t xml:space="preserve">and </w:t>
      </w:r>
      <w:r w:rsidR="005A455F" w:rsidRPr="005A455F">
        <w:rPr>
          <w:rFonts w:ascii="Times New Roman" w:hAnsi="Times New Roman" w:cs="Times New Roman"/>
        </w:rPr>
        <w:t>Outstate</w:t>
      </w:r>
    </w:p>
    <w:p w14:paraId="033CA9E2" w14:textId="5E9CD331" w:rsidR="005A455F" w:rsidRDefault="005A455F" w:rsidP="005A455F">
      <w:pPr>
        <w:pStyle w:val="ListParagraph"/>
        <w:rPr>
          <w:rFonts w:ascii="Times New Roman" w:hAnsi="Times New Roman" w:cs="Times New Roman"/>
        </w:rPr>
      </w:pPr>
    </w:p>
    <w:p w14:paraId="4DD3CF51" w14:textId="0646256A" w:rsidR="00B53AE8" w:rsidRDefault="00B53AE8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B53AE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1792" behindDoc="0" locked="0" layoutInCell="1" allowOverlap="1" wp14:anchorId="0A93083F" wp14:editId="6B2B1798">
            <wp:simplePos x="0" y="0"/>
            <wp:positionH relativeFrom="column">
              <wp:posOffset>145415</wp:posOffset>
            </wp:positionH>
            <wp:positionV relativeFrom="paragraph">
              <wp:posOffset>829310</wp:posOffset>
            </wp:positionV>
            <wp:extent cx="5731510" cy="409575"/>
            <wp:effectExtent l="0" t="0" r="2540" b="9525"/>
            <wp:wrapTopAndBottom/>
            <wp:docPr id="7314314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43146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95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C75AF">
        <w:rPr>
          <w:rFonts w:ascii="Times New Roman" w:hAnsi="Times New Roman" w:cs="Times New Roman"/>
        </w:rPr>
        <w:t xml:space="preserve">Using the BIC model, we obtain a set of different parameters: </w:t>
      </w:r>
      <w:r w:rsidR="001C75AF" w:rsidRPr="005A455F">
        <w:rPr>
          <w:rFonts w:ascii="Times New Roman" w:hAnsi="Times New Roman" w:cs="Times New Roman"/>
        </w:rPr>
        <w:t xml:space="preserve">Apps, </w:t>
      </w:r>
      <w:proofErr w:type="spellStart"/>
      <w:r w:rsidR="001C75AF" w:rsidRPr="005A455F">
        <w:rPr>
          <w:rFonts w:ascii="Times New Roman" w:hAnsi="Times New Roman" w:cs="Times New Roman"/>
        </w:rPr>
        <w:t>Enroll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proofErr w:type="spellStart"/>
      <w:r w:rsidR="001C75AF" w:rsidRPr="005A455F">
        <w:rPr>
          <w:rFonts w:ascii="Times New Roman" w:hAnsi="Times New Roman" w:cs="Times New Roman"/>
        </w:rPr>
        <w:t>Topperc</w:t>
      </w:r>
      <w:proofErr w:type="spellEnd"/>
      <w:r w:rsidR="001C75AF" w:rsidRPr="005A455F">
        <w:rPr>
          <w:rFonts w:ascii="Times New Roman" w:hAnsi="Times New Roman" w:cs="Times New Roman"/>
        </w:rPr>
        <w:t xml:space="preserve">, </w:t>
      </w:r>
      <w:r w:rsidR="001C75AF">
        <w:rPr>
          <w:rFonts w:ascii="Times New Roman" w:hAnsi="Times New Roman" w:cs="Times New Roman"/>
        </w:rPr>
        <w:t xml:space="preserve">and </w:t>
      </w:r>
      <w:r w:rsidR="001C75AF" w:rsidRPr="005A455F">
        <w:rPr>
          <w:rFonts w:ascii="Times New Roman" w:hAnsi="Times New Roman" w:cs="Times New Roman"/>
        </w:rPr>
        <w:t>Outstate</w:t>
      </w:r>
      <w:r w:rsidR="001C75AF">
        <w:rPr>
          <w:rFonts w:ascii="Times New Roman" w:hAnsi="Times New Roman" w:cs="Times New Roman"/>
        </w:rPr>
        <w:t xml:space="preserve">. Just 3 of these variables are common and in the place of </w:t>
      </w:r>
      <w:r w:rsidR="008259B3">
        <w:rPr>
          <w:rFonts w:ascii="Times New Roman" w:hAnsi="Times New Roman" w:cs="Times New Roman"/>
        </w:rPr>
        <w:t xml:space="preserve">Top25per for the </w:t>
      </w:r>
      <w:r w:rsidR="00557CCB">
        <w:rPr>
          <w:rFonts w:ascii="Times New Roman" w:hAnsi="Times New Roman" w:cs="Times New Roman"/>
        </w:rPr>
        <w:t>stepwise</w:t>
      </w:r>
      <w:r w:rsidR="008259B3">
        <w:rPr>
          <w:rFonts w:ascii="Times New Roman" w:hAnsi="Times New Roman" w:cs="Times New Roman"/>
        </w:rPr>
        <w:t xml:space="preserve"> regression, we have Top10perc for </w:t>
      </w:r>
      <w:r w:rsidR="00557CCB">
        <w:rPr>
          <w:rFonts w:ascii="Times New Roman" w:hAnsi="Times New Roman" w:cs="Times New Roman"/>
        </w:rPr>
        <w:t>BIC. But their accurac</w:t>
      </w:r>
      <w:r>
        <w:rPr>
          <w:rFonts w:ascii="Times New Roman" w:hAnsi="Times New Roman" w:cs="Times New Roman"/>
        </w:rPr>
        <w:t>ies</w:t>
      </w:r>
      <w:r w:rsidR="00557C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re </w:t>
      </w:r>
      <w:r w:rsidR="00557CCB">
        <w:rPr>
          <w:rFonts w:ascii="Times New Roman" w:hAnsi="Times New Roman" w:cs="Times New Roman"/>
        </w:rPr>
        <w:t>very similar which we will se in the next point.</w:t>
      </w:r>
    </w:p>
    <w:p w14:paraId="264B9AB5" w14:textId="77777777" w:rsidR="00F1211D" w:rsidRPr="00F1211D" w:rsidRDefault="00F1211D" w:rsidP="00F1211D">
      <w:pPr>
        <w:pStyle w:val="ListParagraph"/>
        <w:rPr>
          <w:rFonts w:ascii="Times New Roman" w:hAnsi="Times New Roman" w:cs="Times New Roman"/>
        </w:rPr>
      </w:pPr>
    </w:p>
    <w:p w14:paraId="57E27912" w14:textId="45FE5B16" w:rsidR="00F1211D" w:rsidRDefault="00F1211D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aring the accuracies</w:t>
      </w:r>
      <w:r w:rsidR="00380F39">
        <w:rPr>
          <w:rFonts w:ascii="Times New Roman" w:hAnsi="Times New Roman" w:cs="Times New Roman"/>
        </w:rPr>
        <w:t xml:space="preserve"> using their R-squared, value </w:t>
      </w:r>
      <w:r>
        <w:rPr>
          <w:rFonts w:ascii="Times New Roman" w:hAnsi="Times New Roman" w:cs="Times New Roman"/>
        </w:rPr>
        <w:t xml:space="preserve">we noticed that </w:t>
      </w:r>
      <w:r w:rsidR="00B84A60">
        <w:rPr>
          <w:rFonts w:ascii="Times New Roman" w:hAnsi="Times New Roman" w:cs="Times New Roman"/>
        </w:rPr>
        <w:t>for all three models, (all five, backward and BIC), their accuracies are very much similar.</w:t>
      </w:r>
      <w:r w:rsidR="00EF4C36">
        <w:rPr>
          <w:rFonts w:ascii="Times New Roman" w:hAnsi="Times New Roman" w:cs="Times New Roman"/>
        </w:rPr>
        <w:t xml:space="preserve"> Using all the variables, our model is the most accurate with an R2 score of 0.38</w:t>
      </w:r>
      <w:r w:rsidR="00840F9E">
        <w:rPr>
          <w:rFonts w:ascii="Times New Roman" w:hAnsi="Times New Roman" w:cs="Times New Roman"/>
        </w:rPr>
        <w:t>6 but just di</w:t>
      </w:r>
      <w:r w:rsidR="00606D3C">
        <w:rPr>
          <w:rFonts w:ascii="Times New Roman" w:hAnsi="Times New Roman" w:cs="Times New Roman"/>
        </w:rPr>
        <w:t xml:space="preserve">fferent from BIC by a factor of 0.01. </w:t>
      </w:r>
      <w:r w:rsidR="00E417C3">
        <w:rPr>
          <w:rFonts w:ascii="Times New Roman" w:hAnsi="Times New Roman" w:cs="Times New Roman"/>
        </w:rPr>
        <w:t>BIC model</w:t>
      </w:r>
      <w:r w:rsidR="0014483D">
        <w:rPr>
          <w:rFonts w:ascii="Times New Roman" w:hAnsi="Times New Roman" w:cs="Times New Roman"/>
        </w:rPr>
        <w:t xml:space="preserve"> can</w:t>
      </w:r>
      <w:r w:rsidR="00180B71">
        <w:rPr>
          <w:rFonts w:ascii="Times New Roman" w:hAnsi="Times New Roman" w:cs="Times New Roman"/>
        </w:rPr>
        <w:t xml:space="preserve"> be used in this case if we are considering</w:t>
      </w:r>
      <w:r w:rsidR="0014483D">
        <w:rPr>
          <w:rFonts w:ascii="Times New Roman" w:hAnsi="Times New Roman" w:cs="Times New Roman"/>
        </w:rPr>
        <w:t xml:space="preserve"> parsimony. </w:t>
      </w:r>
    </w:p>
    <w:p w14:paraId="5D8D72E4" w14:textId="7A5B575F" w:rsidR="00EF4C36" w:rsidRPr="00EF4C36" w:rsidRDefault="00EF4C36" w:rsidP="00EF4C36">
      <w:pPr>
        <w:pStyle w:val="ListParagraph"/>
        <w:rPr>
          <w:rFonts w:ascii="Times New Roman" w:hAnsi="Times New Roman" w:cs="Times New Roman"/>
        </w:rPr>
      </w:pPr>
      <w:r w:rsidRPr="00EF4C36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2816" behindDoc="0" locked="0" layoutInCell="1" allowOverlap="1" wp14:anchorId="62EB1B60" wp14:editId="1D33D133">
            <wp:simplePos x="0" y="0"/>
            <wp:positionH relativeFrom="margin">
              <wp:align>center</wp:align>
            </wp:positionH>
            <wp:positionV relativeFrom="paragraph">
              <wp:posOffset>278573</wp:posOffset>
            </wp:positionV>
            <wp:extent cx="4442845" cy="2728196"/>
            <wp:effectExtent l="0" t="0" r="0" b="0"/>
            <wp:wrapTopAndBottom/>
            <wp:docPr id="13311027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102744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845" cy="27281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41465AD" w14:textId="3E811DA7" w:rsidR="00EF4C36" w:rsidRPr="00EF4C36" w:rsidRDefault="00EF4C36" w:rsidP="00EF4C36">
      <w:pPr>
        <w:rPr>
          <w:rFonts w:ascii="Times New Roman" w:hAnsi="Times New Roman" w:cs="Times New Roman"/>
        </w:rPr>
      </w:pPr>
    </w:p>
    <w:p w14:paraId="622A0A8B" w14:textId="0D0C768C" w:rsidR="007A6FEB" w:rsidRDefault="00180B71" w:rsidP="00BC5A14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st accurate model is the one that uses all five features and by using this model, we obtain a graduation rate of </w:t>
      </w:r>
      <w:r w:rsidR="00BC5A14">
        <w:rPr>
          <w:rFonts w:ascii="Times New Roman" w:hAnsi="Times New Roman" w:cs="Times New Roman"/>
        </w:rPr>
        <w:t xml:space="preserve">89.2 as seen above. </w:t>
      </w:r>
    </w:p>
    <w:p w14:paraId="279E4A4D" w14:textId="37A79669" w:rsidR="00BC5A14" w:rsidRPr="00BC5A14" w:rsidRDefault="00BC5A14" w:rsidP="00BC5A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we see that using all the features in this case </w:t>
      </w:r>
      <w:r w:rsidR="00835D88">
        <w:rPr>
          <w:rFonts w:ascii="Times New Roman" w:hAnsi="Times New Roman" w:cs="Times New Roman"/>
        </w:rPr>
        <w:t xml:space="preserve">is the most accurate and defers very slightly from the BIC model. This implies that using fewer models can still yield almost the same result. If considering </w:t>
      </w:r>
      <w:r w:rsidR="00D22D04">
        <w:rPr>
          <w:rFonts w:ascii="Times New Roman" w:hAnsi="Times New Roman" w:cs="Times New Roman"/>
        </w:rPr>
        <w:t xml:space="preserve">computation </w:t>
      </w:r>
      <w:r w:rsidR="00835D88">
        <w:rPr>
          <w:rFonts w:ascii="Times New Roman" w:hAnsi="Times New Roman" w:cs="Times New Roman"/>
        </w:rPr>
        <w:t xml:space="preserve">power </w:t>
      </w:r>
      <w:r w:rsidR="00D22D04">
        <w:rPr>
          <w:rFonts w:ascii="Times New Roman" w:hAnsi="Times New Roman" w:cs="Times New Roman"/>
        </w:rPr>
        <w:t>optimisation, using fewer features will totally work out.</w:t>
      </w:r>
      <w:r w:rsidR="00835D88">
        <w:rPr>
          <w:rFonts w:ascii="Times New Roman" w:hAnsi="Times New Roman" w:cs="Times New Roman"/>
        </w:rPr>
        <w:t xml:space="preserve"> </w:t>
      </w:r>
    </w:p>
    <w:p w14:paraId="4C8F983A" w14:textId="77777777" w:rsidR="00513F94" w:rsidRDefault="00513F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8B72C0" w14:textId="14E91321" w:rsidR="00C365AA" w:rsidRPr="006D78D0" w:rsidRDefault="00636FE3" w:rsidP="00C365A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lastRenderedPageBreak/>
        <w:t xml:space="preserve"> </w:t>
      </w:r>
      <w:r w:rsidR="00C365AA" w:rsidRPr="006D78D0">
        <w:rPr>
          <w:rFonts w:ascii="Times New Roman" w:hAnsi="Times New Roman" w:cs="Times New Roman"/>
          <w:b/>
          <w:bCs/>
        </w:rPr>
        <w:t xml:space="preserve">Question </w:t>
      </w:r>
      <w:r w:rsidR="00C365AA">
        <w:rPr>
          <w:rFonts w:ascii="Times New Roman" w:hAnsi="Times New Roman" w:cs="Times New Roman"/>
          <w:b/>
          <w:bCs/>
        </w:rPr>
        <w:t>3</w:t>
      </w:r>
      <w:r w:rsidR="00C365AA" w:rsidRPr="006D78D0">
        <w:rPr>
          <w:rFonts w:ascii="Times New Roman" w:hAnsi="Times New Roman" w:cs="Times New Roman"/>
          <w:b/>
          <w:bCs/>
        </w:rPr>
        <w:t>:</w:t>
      </w:r>
    </w:p>
    <w:p w14:paraId="40BE0E3C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5634EF82" w14:textId="1C90317F" w:rsidR="00C365AA" w:rsidRPr="00C330C8" w:rsidRDefault="001C7115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ndertake an open study </w:t>
      </w:r>
      <w:r w:rsidR="006E0B9B">
        <w:rPr>
          <w:rFonts w:ascii="Times New Roman" w:hAnsi="Times New Roman" w:cs="Times New Roman"/>
        </w:rPr>
        <w:t xml:space="preserve">to </w:t>
      </w:r>
      <w:r w:rsidR="00AD7F4C">
        <w:rPr>
          <w:rFonts w:ascii="Times New Roman" w:hAnsi="Times New Roman" w:cs="Times New Roman"/>
        </w:rPr>
        <w:t>assess</w:t>
      </w:r>
      <w:r w:rsidR="006E0B9B">
        <w:rPr>
          <w:rFonts w:ascii="Times New Roman" w:hAnsi="Times New Roman" w:cs="Times New Roman"/>
        </w:rPr>
        <w:t xml:space="preserve"> the trend</w:t>
      </w:r>
      <w:r>
        <w:rPr>
          <w:rFonts w:ascii="Times New Roman" w:hAnsi="Times New Roman" w:cs="Times New Roman"/>
        </w:rPr>
        <w:t xml:space="preserve"> </w:t>
      </w:r>
      <w:r w:rsidR="006E0B9B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domain of </w:t>
      </w:r>
      <w:r w:rsidR="001159CB">
        <w:rPr>
          <w:rFonts w:ascii="Times New Roman" w:hAnsi="Times New Roman" w:cs="Times New Roman"/>
        </w:rPr>
        <w:t>transport in any countr</w:t>
      </w:r>
      <w:r w:rsidR="006E0B9B">
        <w:rPr>
          <w:rFonts w:ascii="Times New Roman" w:hAnsi="Times New Roman" w:cs="Times New Roman"/>
        </w:rPr>
        <w:t>y</w:t>
      </w:r>
      <w:r w:rsidR="001159CB">
        <w:rPr>
          <w:rFonts w:ascii="Times New Roman" w:hAnsi="Times New Roman" w:cs="Times New Roman"/>
        </w:rPr>
        <w:t xml:space="preserve"> or group of countries of my choices</w:t>
      </w:r>
      <w:r w:rsidR="006E0B9B">
        <w:rPr>
          <w:rFonts w:ascii="Times New Roman" w:hAnsi="Times New Roman" w:cs="Times New Roman"/>
        </w:rPr>
        <w:t xml:space="preserve">. </w:t>
      </w:r>
      <w:r w:rsidR="00AD7F4C">
        <w:rPr>
          <w:rFonts w:ascii="Times New Roman" w:hAnsi="Times New Roman" w:cs="Times New Roman"/>
        </w:rPr>
        <w:t xml:space="preserve">This should be based on publicly available data. </w:t>
      </w:r>
    </w:p>
    <w:p w14:paraId="47D534A7" w14:textId="77777777" w:rsidR="00C365AA" w:rsidRPr="00AD3E4C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369D22D9" w14:textId="78251668" w:rsidR="00CC763E" w:rsidRDefault="00AC38C0" w:rsidP="003F4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ata used </w:t>
      </w:r>
      <w:r w:rsidR="00CC763E">
        <w:rPr>
          <w:rFonts w:ascii="Times New Roman" w:hAnsi="Times New Roman" w:cs="Times New Roman"/>
        </w:rPr>
        <w:t>for this open study all come from the World Bank Indicators and are:</w:t>
      </w:r>
    </w:p>
    <w:p w14:paraId="5568E79F" w14:textId="3E9637CF" w:rsidR="003F4497" w:rsidRDefault="00104D71" w:rsidP="00104D71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Mortality caused by road traffic injury (per 100,000 population)</w:t>
      </w:r>
    </w:p>
    <w:p w14:paraId="3B953D74" w14:textId="3106CD7D" w:rsidR="00CC763E" w:rsidRPr="00F92C19" w:rsidRDefault="00104D71" w:rsidP="00C365AA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Number of deaths ages 20-24 years</w:t>
      </w:r>
    </w:p>
    <w:p w14:paraId="5951D01F" w14:textId="01E037B5" w:rsidR="00C365AA" w:rsidRDefault="004F09F6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-Saharan African Countries were used for this study. </w:t>
      </w:r>
      <w:r w:rsidR="00F92C19">
        <w:rPr>
          <w:rFonts w:ascii="Times New Roman" w:hAnsi="Times New Roman" w:cs="Times New Roman"/>
        </w:rPr>
        <w:t xml:space="preserve">We will be analysing the relationship between death in </w:t>
      </w:r>
      <w:r w:rsidR="00EB7336">
        <w:rPr>
          <w:rFonts w:ascii="Times New Roman" w:hAnsi="Times New Roman" w:cs="Times New Roman"/>
        </w:rPr>
        <w:t>young adults and the death caused by traffic injuries per 100,000 population</w:t>
      </w:r>
      <w:r w:rsidR="00676355">
        <w:rPr>
          <w:rFonts w:ascii="Times New Roman" w:hAnsi="Times New Roman" w:cs="Times New Roman"/>
        </w:rPr>
        <w:t>. The steps used are:</w:t>
      </w:r>
    </w:p>
    <w:p w14:paraId="32AA0CDB" w14:textId="40BF2F27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EF6A7D">
        <w:rPr>
          <w:rFonts w:ascii="Times New Roman" w:hAnsi="Times New Roman" w:cs="Times New Roman"/>
        </w:rPr>
        <w:t>data frames were downloaded and imported</w:t>
      </w:r>
      <w:r>
        <w:rPr>
          <w:rFonts w:ascii="Times New Roman" w:hAnsi="Times New Roman" w:cs="Times New Roman"/>
        </w:rPr>
        <w:t xml:space="preserve"> from the </w:t>
      </w:r>
      <w:r w:rsidR="00487B4B">
        <w:rPr>
          <w:rFonts w:ascii="Times New Roman" w:hAnsi="Times New Roman" w:cs="Times New Roman"/>
        </w:rPr>
        <w:t>World Bank Indicator</w:t>
      </w:r>
      <w:r>
        <w:rPr>
          <w:rFonts w:ascii="Times New Roman" w:hAnsi="Times New Roman" w:cs="Times New Roman"/>
        </w:rPr>
        <w:t>.</w:t>
      </w:r>
    </w:p>
    <w:p w14:paraId="40BBEDFF" w14:textId="3340A449" w:rsidR="00C365AA" w:rsidRDefault="00E152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A7731F">
        <w:rPr>
          <w:rFonts w:ascii="Times New Roman" w:hAnsi="Times New Roman" w:cs="Times New Roman"/>
        </w:rPr>
        <w:t xml:space="preserve"> selected counties</w:t>
      </w:r>
      <w:r>
        <w:rPr>
          <w:rFonts w:ascii="Times New Roman" w:hAnsi="Times New Roman" w:cs="Times New Roman"/>
        </w:rPr>
        <w:t>/</w:t>
      </w:r>
      <w:r w:rsidR="00A7731F">
        <w:rPr>
          <w:rFonts w:ascii="Times New Roman" w:hAnsi="Times New Roman" w:cs="Times New Roman"/>
        </w:rPr>
        <w:t>region</w:t>
      </w:r>
      <w:r>
        <w:rPr>
          <w:rFonts w:ascii="Times New Roman" w:hAnsi="Times New Roman" w:cs="Times New Roman"/>
        </w:rPr>
        <w:t xml:space="preserve"> is extracted</w:t>
      </w:r>
    </w:p>
    <w:p w14:paraId="57082A08" w14:textId="15FED56C" w:rsidR="00FE1080" w:rsidRDefault="00FE10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and alternative hypothesis test is </w:t>
      </w:r>
      <w:r w:rsidR="00E27042">
        <w:rPr>
          <w:rFonts w:ascii="Times New Roman" w:hAnsi="Times New Roman" w:cs="Times New Roman"/>
        </w:rPr>
        <w:t>identified</w:t>
      </w:r>
    </w:p>
    <w:p w14:paraId="1262E4F7" w14:textId="4938E10A" w:rsidR="00E27042" w:rsidRDefault="004765C2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of both indicators is plotted. </w:t>
      </w:r>
    </w:p>
    <w:p w14:paraId="6B4B31E3" w14:textId="0B6ABFBA" w:rsidR="004765C2" w:rsidRPr="00F3666D" w:rsidRDefault="004765C2" w:rsidP="00F3666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F3666D">
        <w:rPr>
          <w:rFonts w:ascii="Times New Roman" w:hAnsi="Times New Roman" w:cs="Times New Roman"/>
        </w:rPr>
        <w:t xml:space="preserve">A linear regression model in developed with </w:t>
      </w:r>
      <w:r w:rsidR="004F6ECF" w:rsidRPr="00F3666D">
        <w:rPr>
          <w:rFonts w:ascii="Times New Roman" w:hAnsi="Times New Roman" w:cs="Times New Roman"/>
        </w:rPr>
        <w:t xml:space="preserve">Mortality caused by road traffic injury as </w:t>
      </w:r>
      <w:r w:rsidR="002D53B7">
        <w:rPr>
          <w:rFonts w:ascii="Times New Roman" w:hAnsi="Times New Roman" w:cs="Times New Roman"/>
        </w:rPr>
        <w:t xml:space="preserve">independent </w:t>
      </w:r>
      <w:r w:rsidR="004F6ECF" w:rsidRPr="00F3666D">
        <w:rPr>
          <w:rFonts w:ascii="Times New Roman" w:hAnsi="Times New Roman" w:cs="Times New Roman"/>
        </w:rPr>
        <w:t xml:space="preserve">variable and </w:t>
      </w:r>
      <w:r w:rsidR="002D53B7">
        <w:rPr>
          <w:rFonts w:ascii="Times New Roman" w:hAnsi="Times New Roman" w:cs="Times New Roman"/>
        </w:rPr>
        <w:t>n</w:t>
      </w:r>
      <w:r w:rsidR="004F6ECF" w:rsidRPr="00F3666D">
        <w:rPr>
          <w:rFonts w:ascii="Times New Roman" w:hAnsi="Times New Roman" w:cs="Times New Roman"/>
        </w:rPr>
        <w:t xml:space="preserve">umber of deaths ages 20-24 years as explanatory </w:t>
      </w:r>
    </w:p>
    <w:p w14:paraId="09287B22" w14:textId="7FA6B832" w:rsidR="00FB202F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del is plotted </w:t>
      </w:r>
    </w:p>
    <w:p w14:paraId="141904A9" w14:textId="0128302E" w:rsidR="00856D41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coefficient and p value </w:t>
      </w:r>
      <w:r w:rsidR="00E95B6A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E95B6A">
        <w:rPr>
          <w:rFonts w:ascii="Times New Roman" w:hAnsi="Times New Roman" w:cs="Times New Roman"/>
        </w:rPr>
        <w:t>calculated,</w:t>
      </w:r>
      <w:r>
        <w:rPr>
          <w:rFonts w:ascii="Times New Roman" w:hAnsi="Times New Roman" w:cs="Times New Roman"/>
        </w:rPr>
        <w:t xml:space="preserve"> and </w:t>
      </w:r>
      <w:r w:rsidR="00E95B6A">
        <w:rPr>
          <w:rFonts w:ascii="Times New Roman" w:hAnsi="Times New Roman" w:cs="Times New Roman"/>
        </w:rPr>
        <w:t xml:space="preserve">the hypothesis is tested. </w:t>
      </w:r>
    </w:p>
    <w:p w14:paraId="4B5146A4" w14:textId="6C6AE63C" w:rsidR="00E95B6A" w:rsidRDefault="00E95B6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dict the value for 2021 and </w:t>
      </w:r>
      <w:r w:rsidR="006D0C00">
        <w:rPr>
          <w:rFonts w:ascii="Times New Roman" w:hAnsi="Times New Roman" w:cs="Times New Roman"/>
        </w:rPr>
        <w:t>conclude.</w:t>
      </w:r>
    </w:p>
    <w:p w14:paraId="099330F6" w14:textId="77777777" w:rsidR="00C365AA" w:rsidRDefault="00C365AA" w:rsidP="00C365AA">
      <w:pPr>
        <w:pStyle w:val="ListParagraph"/>
        <w:rPr>
          <w:rFonts w:ascii="Times New Roman" w:hAnsi="Times New Roman" w:cs="Times New Roman"/>
        </w:rPr>
      </w:pPr>
    </w:p>
    <w:p w14:paraId="6EC9FD05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06C4ECD" w14:textId="6265612D" w:rsidR="00FA2665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arrived at the following:</w:t>
      </w:r>
    </w:p>
    <w:p w14:paraId="1E2A6CBC" w14:textId="05D469F4" w:rsidR="00BF4A94" w:rsidRPr="00BF4A94" w:rsidRDefault="00BF4A94" w:rsidP="00BF4A94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ing</w:t>
      </w:r>
    </w:p>
    <w:p w14:paraId="13B2E2A5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hypothesis,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0:</w:t>
      </w:r>
    </w:p>
    <w:p w14:paraId="50AD82EC" w14:textId="2ECB7E83" w:rsidR="00746F32" w:rsidRPr="003F471D" w:rsidRDefault="00746F32" w:rsidP="003F471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F471D">
        <w:rPr>
          <w:rFonts w:ascii="Times New Roman" w:hAnsi="Times New Roman" w:cs="Times New Roman"/>
        </w:rPr>
        <w:t xml:space="preserve">There is no correlation between deaths </w:t>
      </w:r>
      <w:r w:rsidR="00FF3322" w:rsidRPr="003F471D">
        <w:rPr>
          <w:rFonts w:ascii="Times New Roman" w:hAnsi="Times New Roman" w:cs="Times New Roman"/>
        </w:rPr>
        <w:t xml:space="preserve">of 20 – 24 years and </w:t>
      </w:r>
      <w:r w:rsidR="003F471D" w:rsidRPr="003F471D">
        <w:rPr>
          <w:rFonts w:ascii="Times New Roman" w:hAnsi="Times New Roman" w:cs="Times New Roman"/>
        </w:rPr>
        <w:t>the Mortality caused by road traffic injury (per 100,000 population)</w:t>
      </w:r>
    </w:p>
    <w:p w14:paraId="2B846D4E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ternative hypothesis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1:</w:t>
      </w:r>
    </w:p>
    <w:p w14:paraId="2A18BD2E" w14:textId="5440A690" w:rsidR="002F608A" w:rsidRPr="002F608A" w:rsidRDefault="00746F32" w:rsidP="00746F3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C1173C">
        <w:rPr>
          <w:rFonts w:ascii="Times New Roman" w:hAnsi="Times New Roman" w:cs="Times New Roman"/>
        </w:rPr>
        <w:t xml:space="preserve">both </w:t>
      </w:r>
      <w:r w:rsidR="00E13807">
        <w:rPr>
          <w:rFonts w:ascii="Times New Roman" w:hAnsi="Times New Roman" w:cs="Times New Roman"/>
        </w:rPr>
        <w:t>variables.</w:t>
      </w:r>
    </w:p>
    <w:p w14:paraId="56AAAC86" w14:textId="5BDB3850" w:rsidR="00746F32" w:rsidRDefault="001775BD" w:rsidP="00746F32">
      <w:pPr>
        <w:rPr>
          <w:rFonts w:ascii="Times New Roman" w:hAnsi="Times New Roman" w:cs="Times New Roman"/>
        </w:rPr>
      </w:pPr>
      <w:r w:rsidRPr="001775B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3840" behindDoc="0" locked="0" layoutInCell="1" allowOverlap="1" wp14:anchorId="17FBFCFF" wp14:editId="1D578CF7">
            <wp:simplePos x="0" y="0"/>
            <wp:positionH relativeFrom="margin">
              <wp:posOffset>1443990</wp:posOffset>
            </wp:positionH>
            <wp:positionV relativeFrom="paragraph">
              <wp:posOffset>850900</wp:posOffset>
            </wp:positionV>
            <wp:extent cx="2796540" cy="690245"/>
            <wp:effectExtent l="0" t="0" r="3810" b="0"/>
            <wp:wrapTopAndBottom/>
            <wp:docPr id="1027293501" name="Picture 1" descr="A black background with white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293501" name="Picture 1" descr="A black background with white numbers&#10;&#10;Description automatically generated"/>
                    <pic:cNvPicPr/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56" b="12449"/>
                    <a:stretch/>
                  </pic:blipFill>
                  <pic:spPr bwMode="auto">
                    <a:xfrm>
                      <a:off x="0" y="0"/>
                      <a:ext cx="2796540" cy="6902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13807">
        <w:rPr>
          <w:rFonts w:ascii="Times New Roman" w:hAnsi="Times New Roman" w:cs="Times New Roman"/>
        </w:rPr>
        <w:t>With</w:t>
      </w:r>
      <w:r w:rsidR="00746F32">
        <w:rPr>
          <w:rFonts w:ascii="Times New Roman" w:hAnsi="Times New Roman" w:cs="Times New Roman"/>
        </w:rPr>
        <w:t xml:space="preserve"> α = 0.05 </w:t>
      </w:r>
      <w:r w:rsidR="00AE37B2">
        <w:rPr>
          <w:rFonts w:ascii="Times New Roman" w:hAnsi="Times New Roman" w:cs="Times New Roman"/>
        </w:rPr>
        <w:t xml:space="preserve">we </w:t>
      </w:r>
      <w:r w:rsidR="00746F32">
        <w:rPr>
          <w:rFonts w:ascii="Times New Roman" w:hAnsi="Times New Roman" w:cs="Times New Roman"/>
        </w:rPr>
        <w:t>perform</w:t>
      </w:r>
      <w:r w:rsidR="00E13807">
        <w:rPr>
          <w:rFonts w:ascii="Times New Roman" w:hAnsi="Times New Roman" w:cs="Times New Roman"/>
        </w:rPr>
        <w:t xml:space="preserve"> a </w:t>
      </w:r>
      <w:r w:rsidR="00AE37B2">
        <w:rPr>
          <w:rFonts w:ascii="Times New Roman" w:hAnsi="Times New Roman" w:cs="Times New Roman"/>
        </w:rPr>
        <w:t>Pearson</w:t>
      </w:r>
      <w:r w:rsidR="00A31390">
        <w:rPr>
          <w:rFonts w:ascii="Times New Roman" w:hAnsi="Times New Roman" w:cs="Times New Roman"/>
        </w:rPr>
        <w:t xml:space="preserve"> test of correlation</w:t>
      </w:r>
      <w:r w:rsidR="00746F32">
        <w:rPr>
          <w:rFonts w:ascii="Times New Roman" w:hAnsi="Times New Roman" w:cs="Times New Roman"/>
        </w:rPr>
        <w:t xml:space="preserve"> </w:t>
      </w:r>
      <w:r w:rsidR="00AE37B2">
        <w:rPr>
          <w:rFonts w:ascii="Times New Roman" w:hAnsi="Times New Roman" w:cs="Times New Roman"/>
        </w:rPr>
        <w:t>the following p-value</w:t>
      </w:r>
      <w:r w:rsidR="00244AFB">
        <w:rPr>
          <w:rFonts w:ascii="Times New Roman" w:hAnsi="Times New Roman" w:cs="Times New Roman"/>
        </w:rPr>
        <w:t xml:space="preserve"> was</w:t>
      </w:r>
      <w:r w:rsidR="00746F32">
        <w:rPr>
          <w:rFonts w:ascii="Times New Roman" w:hAnsi="Times New Roman" w:cs="Times New Roman"/>
        </w:rPr>
        <w:t xml:space="preserve"> observed</w:t>
      </w:r>
      <w:r w:rsidR="00244AFB">
        <w:rPr>
          <w:rFonts w:ascii="Times New Roman" w:hAnsi="Times New Roman" w:cs="Times New Roman"/>
        </w:rPr>
        <w:t>.</w:t>
      </w:r>
      <w:r w:rsidR="0084304F">
        <w:rPr>
          <w:rFonts w:ascii="Times New Roman" w:hAnsi="Times New Roman" w:cs="Times New Roman"/>
        </w:rPr>
        <w:t xml:space="preserve"> With a P value of 0.000</w:t>
      </w:r>
      <w:r>
        <w:rPr>
          <w:rFonts w:ascii="Times New Roman" w:hAnsi="Times New Roman" w:cs="Times New Roman"/>
        </w:rPr>
        <w:t>38 &lt;&lt; α = 0.5, we conclude that there is a significant relationship between both values.</w:t>
      </w:r>
      <w:r w:rsidR="005363D4">
        <w:rPr>
          <w:rFonts w:ascii="Times New Roman" w:hAnsi="Times New Roman" w:cs="Times New Roman"/>
        </w:rPr>
        <w:t xml:space="preserve"> For emphasis, a one tailed </w:t>
      </w:r>
      <w:r w:rsidR="00723B82">
        <w:rPr>
          <w:rFonts w:ascii="Times New Roman" w:hAnsi="Times New Roman" w:cs="Times New Roman"/>
        </w:rPr>
        <w:t>test is performed</w:t>
      </w:r>
      <w:r w:rsidR="00041EA7">
        <w:rPr>
          <w:rFonts w:ascii="Times New Roman" w:hAnsi="Times New Roman" w:cs="Times New Roman"/>
        </w:rPr>
        <w:t xml:space="preserve"> sin</w:t>
      </w:r>
      <w:r w:rsidR="002C1224">
        <w:rPr>
          <w:rFonts w:ascii="Times New Roman" w:hAnsi="Times New Roman" w:cs="Times New Roman"/>
        </w:rPr>
        <w:t>ce we want to check for a</w:t>
      </w:r>
      <w:r w:rsidR="002F608A">
        <w:rPr>
          <w:rFonts w:ascii="Times New Roman" w:hAnsi="Times New Roman" w:cs="Times New Roman"/>
        </w:rPr>
        <w:t xml:space="preserve"> positive correlation only</w:t>
      </w:r>
      <w:r w:rsidR="00CA1219">
        <w:rPr>
          <w:rFonts w:ascii="Times New Roman" w:hAnsi="Times New Roman" w:cs="Times New Roman"/>
        </w:rPr>
        <w:t>.</w:t>
      </w:r>
    </w:p>
    <w:p w14:paraId="4AA34F21" w14:textId="0ADC7B1C" w:rsidR="00615FFD" w:rsidRDefault="00615FFD" w:rsidP="00615FFD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Plots:</w:t>
      </w:r>
    </w:p>
    <w:p w14:paraId="04B6DB8B" w14:textId="1619D701" w:rsidR="00615FFD" w:rsidRDefault="00615FFD" w:rsidP="00615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llowing scatterplot </w:t>
      </w:r>
      <w:r w:rsidR="00724785">
        <w:rPr>
          <w:rFonts w:ascii="Times New Roman" w:hAnsi="Times New Roman" w:cs="Times New Roman"/>
        </w:rPr>
        <w:t>of both variable and line plot of the model was obtained</w:t>
      </w:r>
      <w:r w:rsidR="00DD2173">
        <w:rPr>
          <w:rFonts w:ascii="Times New Roman" w:hAnsi="Times New Roman" w:cs="Times New Roman"/>
        </w:rPr>
        <w:t>. We observe a strong correlation between both va</w:t>
      </w:r>
      <w:r w:rsidR="0098222B">
        <w:rPr>
          <w:rFonts w:ascii="Times New Roman" w:hAnsi="Times New Roman" w:cs="Times New Roman"/>
        </w:rPr>
        <w:t>riables as increase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 xml:space="preserve"> in 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>eath by traffic injury</w:t>
      </w:r>
      <w:r w:rsidR="00304948">
        <w:rPr>
          <w:rFonts w:ascii="Times New Roman" w:hAnsi="Times New Roman" w:cs="Times New Roman"/>
        </w:rPr>
        <w:t xml:space="preserve"> per 100</w:t>
      </w:r>
      <w:r w:rsidR="00A85082">
        <w:rPr>
          <w:rFonts w:ascii="Times New Roman" w:hAnsi="Times New Roman" w:cs="Times New Roman"/>
        </w:rPr>
        <w:t>,000</w:t>
      </w:r>
      <w:r w:rsidR="0098222B">
        <w:rPr>
          <w:rFonts w:ascii="Times New Roman" w:hAnsi="Times New Roman" w:cs="Times New Roman"/>
        </w:rPr>
        <w:t xml:space="preserve"> is</w:t>
      </w:r>
      <w:r w:rsidR="00304948">
        <w:rPr>
          <w:rFonts w:ascii="Times New Roman" w:hAnsi="Times New Roman" w:cs="Times New Roman"/>
        </w:rPr>
        <w:t xml:space="preserve"> reflected in </w:t>
      </w:r>
      <w:r w:rsidR="00E42607">
        <w:rPr>
          <w:rFonts w:ascii="Times New Roman" w:hAnsi="Times New Roman" w:cs="Times New Roman"/>
        </w:rPr>
        <w:t>an increase in deaths of 20 – 24-year-olds</w:t>
      </w:r>
      <w:r w:rsidR="00F610D9">
        <w:rPr>
          <w:rFonts w:ascii="Times New Roman" w:hAnsi="Times New Roman" w:cs="Times New Roman"/>
        </w:rPr>
        <w:t xml:space="preserve">, with a slope of </w:t>
      </w:r>
      <w:r w:rsidR="005176F3">
        <w:rPr>
          <w:rFonts w:ascii="Times New Roman" w:hAnsi="Times New Roman" w:cs="Times New Roman"/>
        </w:rPr>
        <w:t>3606, and an intercept of 161170.</w:t>
      </w:r>
    </w:p>
    <w:p w14:paraId="6B4CFDAC" w14:textId="1342F786" w:rsidR="0061115C" w:rsidRDefault="00E42607" w:rsidP="006D0C00">
      <w:pPr>
        <w:rPr>
          <w:rFonts w:ascii="Times New Roman" w:hAnsi="Times New Roman" w:cs="Times New Roman"/>
        </w:rPr>
      </w:pPr>
      <w:r w:rsidRPr="00E4260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4864" behindDoc="0" locked="0" layoutInCell="1" allowOverlap="1" wp14:anchorId="79366F46" wp14:editId="1630477E">
            <wp:simplePos x="0" y="0"/>
            <wp:positionH relativeFrom="margin">
              <wp:posOffset>227330</wp:posOffset>
            </wp:positionH>
            <wp:positionV relativeFrom="paragraph">
              <wp:posOffset>67945</wp:posOffset>
            </wp:positionV>
            <wp:extent cx="5271135" cy="3516630"/>
            <wp:effectExtent l="0" t="0" r="5715" b="7620"/>
            <wp:wrapTopAndBottom/>
            <wp:docPr id="5775469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7546938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3516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E1CA28" w14:textId="77777777" w:rsidR="00460DC9" w:rsidRDefault="007A0967" w:rsidP="006D0C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makes sense as </w:t>
      </w:r>
      <w:r w:rsidR="002A1DEA">
        <w:rPr>
          <w:rFonts w:ascii="Times New Roman" w:hAnsi="Times New Roman" w:cs="Times New Roman"/>
        </w:rPr>
        <w:t>youths of this age group are prone to risky behaviours in</w:t>
      </w:r>
      <w:r w:rsidR="0043248F">
        <w:rPr>
          <w:rFonts w:ascii="Times New Roman" w:hAnsi="Times New Roman" w:cs="Times New Roman"/>
        </w:rPr>
        <w:t xml:space="preserve">cluding reckless driving, and they </w:t>
      </w:r>
      <w:r w:rsidR="006E6BE4">
        <w:rPr>
          <w:rFonts w:ascii="Times New Roman" w:hAnsi="Times New Roman" w:cs="Times New Roman"/>
        </w:rPr>
        <w:t xml:space="preserve">also spend a deal of time on the road: commuting to school, work to name a few. </w:t>
      </w:r>
      <w:r w:rsidR="00A83764">
        <w:rPr>
          <w:rFonts w:ascii="Times New Roman" w:hAnsi="Times New Roman" w:cs="Times New Roman"/>
        </w:rPr>
        <w:t xml:space="preserve">By knowing this, regulations can be made to make the road safer for this vulnerable age group </w:t>
      </w:r>
      <w:r w:rsidR="0061115C">
        <w:rPr>
          <w:rFonts w:ascii="Times New Roman" w:hAnsi="Times New Roman" w:cs="Times New Roman"/>
        </w:rPr>
        <w:t>and sensitised them about these findings.</w:t>
      </w:r>
    </w:p>
    <w:p w14:paraId="63297312" w14:textId="36E30CFD" w:rsidR="00723B82" w:rsidRDefault="00723B82" w:rsidP="00723B82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ion</w:t>
      </w:r>
      <w:r w:rsidR="00C451A9">
        <w:rPr>
          <w:rFonts w:ascii="Times New Roman" w:hAnsi="Times New Roman" w:cs="Times New Roman"/>
        </w:rPr>
        <w:t>s for 2021</w:t>
      </w:r>
      <w:r>
        <w:rPr>
          <w:rFonts w:ascii="Times New Roman" w:hAnsi="Times New Roman" w:cs="Times New Roman"/>
        </w:rPr>
        <w:t xml:space="preserve">: </w:t>
      </w:r>
    </w:p>
    <w:p w14:paraId="213563FF" w14:textId="6559FA09" w:rsidR="00641154" w:rsidRDefault="006D44B2" w:rsidP="00641154">
      <w:pPr>
        <w:rPr>
          <w:rFonts w:ascii="Times New Roman" w:hAnsi="Times New Roman" w:cs="Times New Roman"/>
        </w:rPr>
      </w:pPr>
      <w:r w:rsidRPr="006D44B2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5888" behindDoc="0" locked="0" layoutInCell="1" allowOverlap="1" wp14:anchorId="5DD8210C" wp14:editId="47DA0A0E">
            <wp:simplePos x="0" y="0"/>
            <wp:positionH relativeFrom="margin">
              <wp:align>center</wp:align>
            </wp:positionH>
            <wp:positionV relativeFrom="paragraph">
              <wp:posOffset>936817</wp:posOffset>
            </wp:positionV>
            <wp:extent cx="5471634" cy="251482"/>
            <wp:effectExtent l="0" t="0" r="0" b="0"/>
            <wp:wrapTopAndBottom/>
            <wp:docPr id="10595785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9578595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1634" cy="25148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C451A9">
        <w:rPr>
          <w:rFonts w:ascii="Times New Roman" w:hAnsi="Times New Roman" w:cs="Times New Roman"/>
        </w:rPr>
        <w:t xml:space="preserve">Give there is no data for the total </w:t>
      </w:r>
      <w:r w:rsidR="005A2098">
        <w:rPr>
          <w:rFonts w:ascii="Times New Roman" w:hAnsi="Times New Roman" w:cs="Times New Roman"/>
        </w:rPr>
        <w:t xml:space="preserve">number of deaths from road injury </w:t>
      </w:r>
      <w:r w:rsidR="00D0549E">
        <w:rPr>
          <w:rFonts w:ascii="Times New Roman" w:hAnsi="Times New Roman" w:cs="Times New Roman"/>
        </w:rPr>
        <w:t xml:space="preserve">for 2021, </w:t>
      </w:r>
      <w:r w:rsidR="00DC3119">
        <w:rPr>
          <w:rFonts w:ascii="Times New Roman" w:hAnsi="Times New Roman" w:cs="Times New Roman"/>
        </w:rPr>
        <w:t xml:space="preserve">based on persistent forecasting, </w:t>
      </w:r>
      <w:r w:rsidR="00D0549E">
        <w:rPr>
          <w:rFonts w:ascii="Times New Roman" w:hAnsi="Times New Roman" w:cs="Times New Roman"/>
        </w:rPr>
        <w:t xml:space="preserve">the best guess will be the last value with (2019) which is </w:t>
      </w:r>
      <w:r w:rsidR="00641154" w:rsidRPr="00641154">
        <w:rPr>
          <w:rFonts w:ascii="Times New Roman" w:hAnsi="Times New Roman" w:cs="Times New Roman"/>
        </w:rPr>
        <w:t>27.4599</w:t>
      </w:r>
      <w:r w:rsidR="00641154">
        <w:rPr>
          <w:rFonts w:ascii="Times New Roman" w:hAnsi="Times New Roman" w:cs="Times New Roman"/>
        </w:rPr>
        <w:t xml:space="preserve"> deaths per 100, 000 population. Using this</w:t>
      </w:r>
      <w:r w:rsidR="007278A1">
        <w:rPr>
          <w:rFonts w:ascii="Times New Roman" w:hAnsi="Times New Roman" w:cs="Times New Roman"/>
        </w:rPr>
        <w:t xml:space="preserve">, </w:t>
      </w:r>
      <w:r w:rsidR="00DC3119">
        <w:rPr>
          <w:rFonts w:ascii="Times New Roman" w:hAnsi="Times New Roman" w:cs="Times New Roman"/>
        </w:rPr>
        <w:t xml:space="preserve">we estimate the number of deaths of 20 – </w:t>
      </w:r>
      <w:r>
        <w:rPr>
          <w:rFonts w:ascii="Times New Roman" w:hAnsi="Times New Roman" w:cs="Times New Roman"/>
        </w:rPr>
        <w:t>24-year-old</w:t>
      </w:r>
      <w:r w:rsidR="00DC3119">
        <w:rPr>
          <w:rFonts w:ascii="Times New Roman" w:hAnsi="Times New Roman" w:cs="Times New Roman"/>
        </w:rPr>
        <w:t xml:space="preserve"> at </w:t>
      </w:r>
      <w:r w:rsidR="0050353D" w:rsidRPr="0050353D">
        <w:rPr>
          <w:rFonts w:ascii="Times New Roman" w:hAnsi="Times New Roman" w:cs="Times New Roman"/>
        </w:rPr>
        <w:t>26019</w:t>
      </w:r>
      <w:r w:rsidR="0050353D">
        <w:rPr>
          <w:rFonts w:ascii="Times New Roman" w:hAnsi="Times New Roman" w:cs="Times New Roman"/>
        </w:rPr>
        <w:t xml:space="preserve">9 deaths. </w:t>
      </w:r>
    </w:p>
    <w:p w14:paraId="32318489" w14:textId="3C38AD37" w:rsidR="006D44B2" w:rsidRPr="00641154" w:rsidRDefault="006D44B2" w:rsidP="00641154">
      <w:pPr>
        <w:rPr>
          <w:rFonts w:ascii="Times New Roman" w:hAnsi="Times New Roman" w:cs="Times New Roman"/>
        </w:rPr>
      </w:pPr>
    </w:p>
    <w:p w14:paraId="7D12C792" w14:textId="3EAB1276" w:rsidR="006D0C00" w:rsidRPr="006D0C00" w:rsidRDefault="006D0C00" w:rsidP="006D0C00">
      <w:pPr>
        <w:rPr>
          <w:rFonts w:ascii="Times New Roman" w:hAnsi="Times New Roman" w:cs="Times New Roman"/>
        </w:rPr>
      </w:pPr>
    </w:p>
    <w:p w14:paraId="4D93CE6D" w14:textId="0C6C8091" w:rsidR="008C1133" w:rsidRDefault="008C1133" w:rsidP="003912B8">
      <w:pPr>
        <w:spacing w:after="0"/>
        <w:rPr>
          <w:rFonts w:ascii="Times New Roman" w:hAnsi="Times New Roman" w:cs="Times New Roman"/>
        </w:rPr>
      </w:pPr>
    </w:p>
    <w:p w14:paraId="121AD54C" w14:textId="77777777" w:rsidR="00DA1BC7" w:rsidRDefault="00DA1BC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1A927E0" w14:textId="32EEE6D9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3912B8"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28DCE24" w:rsidR="005952F0" w:rsidRPr="00016E0A" w:rsidRDefault="005952F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016E0A">
        <w:rPr>
          <w:rFonts w:ascii="Times New Roman" w:hAnsi="Times New Roman" w:cs="Times New Roman"/>
        </w:rPr>
        <w:t xml:space="preserve">Goal: </w:t>
      </w:r>
    </w:p>
    <w:p w14:paraId="77ED07F5" w14:textId="68D54637" w:rsidR="005952F0" w:rsidRPr="00C330C8" w:rsidRDefault="00AE3BB0" w:rsidP="005F04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ses the Is</w:t>
      </w:r>
      <w:r w:rsidR="00BA0FCB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>a</w:t>
      </w:r>
      <w:r w:rsidR="00BA0FCB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li bank </w:t>
      </w:r>
      <w:r w:rsidR="00BA0FCB">
        <w:rPr>
          <w:rFonts w:ascii="Times New Roman" w:hAnsi="Times New Roman" w:cs="Times New Roman"/>
        </w:rPr>
        <w:t>data on employment and predict the unemployment rate for 202</w:t>
      </w:r>
      <w:r w:rsidR="00F07B85">
        <w:rPr>
          <w:rFonts w:ascii="Times New Roman" w:hAnsi="Times New Roman" w:cs="Times New Roman"/>
        </w:rPr>
        <w:t xml:space="preserve">0, explain to compute accuracy estimates and present the estimates </w:t>
      </w:r>
      <w:r w:rsidR="00312C2B">
        <w:rPr>
          <w:rFonts w:ascii="Times New Roman" w:hAnsi="Times New Roman" w:cs="Times New Roman"/>
        </w:rPr>
        <w:t>in the form of percentages.</w:t>
      </w:r>
    </w:p>
    <w:p w14:paraId="6879DC68" w14:textId="1DD821D5" w:rsidR="00AD3E4C" w:rsidRPr="00AD3E4C" w:rsidRDefault="00AD3E4C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26097C71" w14:textId="77777777" w:rsidR="00AD3E4C" w:rsidRDefault="00AD3E4C" w:rsidP="00AD3E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54F7BBCA" w14:textId="781C2857" w:rsidR="00AD3E4C" w:rsidRDefault="00D2025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FC8AD76" w14:textId="4F178FA4" w:rsidR="0096499D" w:rsidRDefault="000C300B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BD67A6">
        <w:rPr>
          <w:rFonts w:ascii="Times New Roman" w:hAnsi="Times New Roman" w:cs="Times New Roman"/>
        </w:rPr>
        <w:t xml:space="preserve"> </w:t>
      </w:r>
      <w:r w:rsidRPr="000C300B">
        <w:rPr>
          <w:rFonts w:ascii="Times New Roman" w:hAnsi="Times New Roman" w:cs="Times New Roman"/>
        </w:rPr>
        <w:t>1980 to 2013</w:t>
      </w:r>
      <w:r w:rsidR="00BD67A6">
        <w:rPr>
          <w:rFonts w:ascii="Times New Roman" w:hAnsi="Times New Roman" w:cs="Times New Roman"/>
        </w:rPr>
        <w:t xml:space="preserve"> is extracted and the date is converted to ordinal</w:t>
      </w:r>
      <w:r w:rsidR="001B5159">
        <w:rPr>
          <w:rFonts w:ascii="Times New Roman" w:hAnsi="Times New Roman" w:cs="Times New Roman"/>
        </w:rPr>
        <w:t xml:space="preserve"> using the </w:t>
      </w:r>
      <w:proofErr w:type="spellStart"/>
      <w:proofErr w:type="gramStart"/>
      <w:r w:rsidR="001B5159">
        <w:rPr>
          <w:rFonts w:ascii="Times New Roman" w:hAnsi="Times New Roman" w:cs="Times New Roman"/>
        </w:rPr>
        <w:t>toordinal</w:t>
      </w:r>
      <w:proofErr w:type="spellEnd"/>
      <w:r w:rsidR="001B5159">
        <w:rPr>
          <w:rFonts w:ascii="Times New Roman" w:hAnsi="Times New Roman" w:cs="Times New Roman"/>
        </w:rPr>
        <w:t>(</w:t>
      </w:r>
      <w:proofErr w:type="gramEnd"/>
      <w:r w:rsidR="001B5159">
        <w:rPr>
          <w:rFonts w:ascii="Times New Roman" w:hAnsi="Times New Roman" w:cs="Times New Roman"/>
        </w:rPr>
        <w:t>) python function.</w:t>
      </w:r>
    </w:p>
    <w:p w14:paraId="67F8CDF6" w14:textId="011B040E" w:rsidR="00F06ACE" w:rsidRDefault="00F06ACE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linear regression model is fitted using date as independent variable and </w:t>
      </w:r>
      <w:r w:rsidR="00A02192">
        <w:rPr>
          <w:rFonts w:ascii="Times New Roman" w:hAnsi="Times New Roman" w:cs="Times New Roman"/>
        </w:rPr>
        <w:t xml:space="preserve">unemployment as explanatory variable. </w:t>
      </w:r>
    </w:p>
    <w:p w14:paraId="6B2BC60E" w14:textId="491F2573" w:rsidR="00A02192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edict the unemployment rate for 2020</w:t>
      </w:r>
    </w:p>
    <w:p w14:paraId="70E95691" w14:textId="2879F0DB" w:rsidR="00A2480D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ccuracy is evaluated using MAPE</w:t>
      </w:r>
    </w:p>
    <w:p w14:paraId="5C5DEC32" w14:textId="21A49D82" w:rsidR="00F2561E" w:rsidRDefault="00A2480D" w:rsidP="009B6A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lusion</w:t>
      </w:r>
      <w:r w:rsidR="001F3EAB">
        <w:rPr>
          <w:rFonts w:ascii="Times New Roman" w:hAnsi="Times New Roman" w:cs="Times New Roman"/>
        </w:rPr>
        <w:t>s are drawn.</w:t>
      </w:r>
    </w:p>
    <w:p w14:paraId="19404634" w14:textId="77777777" w:rsidR="009B6AEA" w:rsidRDefault="009B6AEA" w:rsidP="00016E0A">
      <w:pPr>
        <w:pStyle w:val="ListParagraph"/>
        <w:rPr>
          <w:rFonts w:ascii="Times New Roman" w:hAnsi="Times New Roman" w:cs="Times New Roman"/>
        </w:rPr>
      </w:pPr>
    </w:p>
    <w:p w14:paraId="116D18D3" w14:textId="222C2821" w:rsidR="00CA7180" w:rsidRDefault="00CA718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3EF90001" w14:textId="155A6470" w:rsidR="002610C8" w:rsidRPr="002610C8" w:rsidRDefault="002610C8" w:rsidP="00261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</w:t>
      </w:r>
      <w:r w:rsidR="003218FD">
        <w:rPr>
          <w:rFonts w:ascii="Times New Roman" w:hAnsi="Times New Roman" w:cs="Times New Roman"/>
        </w:rPr>
        <w:t>observed the following.</w:t>
      </w:r>
    </w:p>
    <w:p w14:paraId="0B7E8974" w14:textId="24F13DDE" w:rsidR="002610C8" w:rsidRPr="002610C8" w:rsidRDefault="003218FD" w:rsidP="002610C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and p</w:t>
      </w:r>
      <w:r w:rsidR="002610C8">
        <w:rPr>
          <w:rFonts w:ascii="Times New Roman" w:hAnsi="Times New Roman" w:cs="Times New Roman"/>
        </w:rPr>
        <w:t>rediction</w:t>
      </w:r>
    </w:p>
    <w:p w14:paraId="3FEFA355" w14:textId="73D69E29" w:rsidR="00EB1C71" w:rsidRDefault="00C55197" w:rsidP="00EB1C71">
      <w:pPr>
        <w:rPr>
          <w:rFonts w:ascii="Times New Roman" w:hAnsi="Times New Roman" w:cs="Times New Roman"/>
        </w:rPr>
      </w:pPr>
      <w:r w:rsidRPr="00C5519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6912" behindDoc="0" locked="0" layoutInCell="1" allowOverlap="1" wp14:anchorId="5AAD10A5" wp14:editId="55F7D3E2">
            <wp:simplePos x="0" y="0"/>
            <wp:positionH relativeFrom="margin">
              <wp:posOffset>1198880</wp:posOffset>
            </wp:positionH>
            <wp:positionV relativeFrom="paragraph">
              <wp:posOffset>899774</wp:posOffset>
            </wp:positionV>
            <wp:extent cx="3330229" cy="175275"/>
            <wp:effectExtent l="0" t="0" r="3810" b="0"/>
            <wp:wrapTopAndBottom/>
            <wp:docPr id="12267484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6748429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229" cy="175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0287D">
        <w:rPr>
          <w:rFonts w:ascii="Times New Roman" w:hAnsi="Times New Roman" w:cs="Times New Roman"/>
        </w:rPr>
        <w:t>Using l</w:t>
      </w:r>
      <w:r w:rsidR="00510C1D">
        <w:rPr>
          <w:rFonts w:ascii="Times New Roman" w:hAnsi="Times New Roman" w:cs="Times New Roman"/>
        </w:rPr>
        <w:t>inear regression</w:t>
      </w:r>
      <w:r w:rsidR="00EB1C71">
        <w:rPr>
          <w:rFonts w:ascii="Times New Roman" w:hAnsi="Times New Roman" w:cs="Times New Roman"/>
        </w:rPr>
        <w:t xml:space="preserve"> with the</w:t>
      </w:r>
      <w:r w:rsidR="00510C1D">
        <w:rPr>
          <w:rFonts w:ascii="Times New Roman" w:hAnsi="Times New Roman" w:cs="Times New Roman"/>
        </w:rPr>
        <w:t xml:space="preserve"> </w:t>
      </w:r>
      <w:proofErr w:type="spellStart"/>
      <w:proofErr w:type="gramStart"/>
      <w:r w:rsidR="00EB1C71" w:rsidRPr="00EB1C71">
        <w:rPr>
          <w:rFonts w:ascii="Times New Roman" w:hAnsi="Times New Roman" w:cs="Times New Roman"/>
        </w:rPr>
        <w:t>LinearRegression</w:t>
      </w:r>
      <w:proofErr w:type="spellEnd"/>
      <w:r w:rsidR="00EB1C71" w:rsidRPr="00EB1C71">
        <w:rPr>
          <w:rFonts w:ascii="Times New Roman" w:hAnsi="Times New Roman" w:cs="Times New Roman"/>
        </w:rPr>
        <w:t>(</w:t>
      </w:r>
      <w:proofErr w:type="gramEnd"/>
      <w:r w:rsidR="00EB1C71" w:rsidRPr="00EB1C71">
        <w:rPr>
          <w:rFonts w:ascii="Times New Roman" w:hAnsi="Times New Roman" w:cs="Times New Roman"/>
        </w:rPr>
        <w:t>)</w:t>
      </w:r>
      <w:r w:rsidR="00EB1C71">
        <w:rPr>
          <w:rFonts w:ascii="Times New Roman" w:hAnsi="Times New Roman" w:cs="Times New Roman"/>
        </w:rPr>
        <w:t xml:space="preserve"> model, we </w:t>
      </w:r>
      <w:r w:rsidR="0070330D">
        <w:rPr>
          <w:rFonts w:ascii="Times New Roman" w:hAnsi="Times New Roman" w:cs="Times New Roman"/>
        </w:rPr>
        <w:t xml:space="preserve">fit </w:t>
      </w:r>
      <w:r w:rsidR="00D44A30">
        <w:rPr>
          <w:rFonts w:ascii="Times New Roman" w:hAnsi="Times New Roman" w:cs="Times New Roman"/>
        </w:rPr>
        <w:t>the date in ordinal form as independent variable and unemployment rate as explanatory variable</w:t>
      </w:r>
      <w:r w:rsidR="0063606A">
        <w:rPr>
          <w:rFonts w:ascii="Times New Roman" w:hAnsi="Times New Roman" w:cs="Times New Roman"/>
        </w:rPr>
        <w:t xml:space="preserve">s. We convert </w:t>
      </w:r>
      <w:r w:rsidR="0074463B">
        <w:rPr>
          <w:rFonts w:ascii="Times New Roman" w:hAnsi="Times New Roman" w:cs="Times New Roman"/>
        </w:rPr>
        <w:t>the year 2020 to ordinal and fit it in our model to estimate the values of unemployment</w:t>
      </w:r>
      <w:r w:rsidR="000D3E3E">
        <w:rPr>
          <w:rFonts w:ascii="Times New Roman" w:hAnsi="Times New Roman" w:cs="Times New Roman"/>
        </w:rPr>
        <w:t>. The following result was obtained</w:t>
      </w:r>
      <w:r w:rsidR="00F95E77">
        <w:rPr>
          <w:rFonts w:ascii="Times New Roman" w:hAnsi="Times New Roman" w:cs="Times New Roman"/>
        </w:rPr>
        <w:t xml:space="preserve"> for the likely rate of unemployment.</w:t>
      </w:r>
    </w:p>
    <w:p w14:paraId="42799431" w14:textId="10C3991C" w:rsidR="00B52AE1" w:rsidRPr="00D0287D" w:rsidRDefault="005D2F57" w:rsidP="00D0287D">
      <w:pPr>
        <w:rPr>
          <w:rFonts w:ascii="Times New Roman" w:hAnsi="Times New Roman" w:cs="Times New Roman"/>
        </w:rPr>
      </w:pPr>
      <w:r w:rsidRPr="00B52AE1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7936" behindDoc="0" locked="0" layoutInCell="1" allowOverlap="1" wp14:anchorId="61AC90CD" wp14:editId="34694554">
            <wp:simplePos x="0" y="0"/>
            <wp:positionH relativeFrom="margin">
              <wp:posOffset>1138555</wp:posOffset>
            </wp:positionH>
            <wp:positionV relativeFrom="paragraph">
              <wp:posOffset>593725</wp:posOffset>
            </wp:positionV>
            <wp:extent cx="3572510" cy="2874645"/>
            <wp:effectExtent l="0" t="0" r="8890" b="1905"/>
            <wp:wrapTopAndBottom/>
            <wp:docPr id="6011012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1101243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2510" cy="2874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A043F">
        <w:rPr>
          <w:rFonts w:ascii="Times New Roman" w:hAnsi="Times New Roman" w:cs="Times New Roman"/>
        </w:rPr>
        <w:t>To h</w:t>
      </w:r>
      <w:r w:rsidR="007D0A2F">
        <w:rPr>
          <w:rFonts w:ascii="Times New Roman" w:hAnsi="Times New Roman" w:cs="Times New Roman"/>
        </w:rPr>
        <w:t xml:space="preserve">ave a better appraisal of trend of unemployment and the </w:t>
      </w:r>
      <w:r w:rsidR="00086776">
        <w:rPr>
          <w:rFonts w:ascii="Times New Roman" w:hAnsi="Times New Roman" w:cs="Times New Roman"/>
        </w:rPr>
        <w:t xml:space="preserve">model, the following graph was plotted. </w:t>
      </w:r>
      <w:r w:rsidR="007D0A2F">
        <w:rPr>
          <w:rFonts w:ascii="Times New Roman" w:hAnsi="Times New Roman" w:cs="Times New Roman"/>
        </w:rPr>
        <w:t xml:space="preserve">  </w:t>
      </w:r>
    </w:p>
    <w:p w14:paraId="6BFA74D0" w14:textId="51EB348D" w:rsidR="00B52AE1" w:rsidRDefault="00A22425" w:rsidP="002E5C8E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ccuracy evaluation:</w:t>
      </w:r>
    </w:p>
    <w:p w14:paraId="44E178AC" w14:textId="53E168A4" w:rsidR="00A22425" w:rsidRDefault="00681E69" w:rsidP="00A224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8067D1">
        <w:rPr>
          <w:rFonts w:ascii="Times New Roman" w:hAnsi="Times New Roman" w:cs="Times New Roman"/>
        </w:rPr>
        <w:t xml:space="preserve">re </w:t>
      </w:r>
      <w:r w:rsidR="00F70BB6">
        <w:rPr>
          <w:rFonts w:ascii="Times New Roman" w:hAnsi="Times New Roman" w:cs="Times New Roman"/>
        </w:rPr>
        <w:t xml:space="preserve">exist a host of accuracy evaluation method </w:t>
      </w:r>
      <w:r w:rsidR="00AA344B">
        <w:rPr>
          <w:rFonts w:ascii="Times New Roman" w:hAnsi="Times New Roman" w:cs="Times New Roman"/>
        </w:rPr>
        <w:t xml:space="preserve">and they all explain in different ways how far the mode is from the actual value. In this case, we us the </w:t>
      </w:r>
      <w:r w:rsidR="00A72D78" w:rsidRPr="00A72D78">
        <w:rPr>
          <w:rFonts w:ascii="Times New Roman" w:hAnsi="Times New Roman" w:cs="Times New Roman"/>
        </w:rPr>
        <w:t>Mean Absolute Percentage Error (MAPE)</w:t>
      </w:r>
      <w:r w:rsidR="00A72D78">
        <w:rPr>
          <w:rFonts w:ascii="Times New Roman" w:hAnsi="Times New Roman" w:cs="Times New Roman"/>
        </w:rPr>
        <w:t xml:space="preserve">, which is a </w:t>
      </w:r>
      <w:r w:rsidR="00860EE2">
        <w:rPr>
          <w:rFonts w:ascii="Times New Roman" w:hAnsi="Times New Roman" w:cs="Times New Roman"/>
        </w:rPr>
        <w:t xml:space="preserve">method of evaluating accuracy by expressing the </w:t>
      </w:r>
      <w:r w:rsidR="00250CCF">
        <w:rPr>
          <w:rFonts w:ascii="Times New Roman" w:hAnsi="Times New Roman" w:cs="Times New Roman"/>
        </w:rPr>
        <w:t>ratio error to the actual value, in percentage form</w:t>
      </w:r>
      <w:r w:rsidR="00560246">
        <w:rPr>
          <w:rFonts w:ascii="Times New Roman" w:hAnsi="Times New Roman" w:cs="Times New Roman"/>
        </w:rPr>
        <w:t xml:space="preserve">, and </w:t>
      </w:r>
      <w:r w:rsidR="00011471">
        <w:rPr>
          <w:rFonts w:ascii="Times New Roman" w:hAnsi="Times New Roman" w:cs="Times New Roman"/>
        </w:rPr>
        <w:t>obtaining the mean of individual averages</w:t>
      </w:r>
      <w:r w:rsidR="00B0358A">
        <w:rPr>
          <w:rFonts w:ascii="Times New Roman" w:hAnsi="Times New Roman" w:cs="Times New Roman"/>
        </w:rPr>
        <w:t>. This can be expressed using the formular bellow</w:t>
      </w:r>
      <w:r w:rsidR="00EA77C7">
        <w:rPr>
          <w:rFonts w:ascii="Times New Roman" w:hAnsi="Times New Roman" w:cs="Times New Roman"/>
        </w:rPr>
        <w:t xml:space="preserve"> where Ai is </w:t>
      </w:r>
      <w:r w:rsidR="004D0939">
        <w:rPr>
          <w:rFonts w:ascii="Times New Roman" w:hAnsi="Times New Roman" w:cs="Times New Roman"/>
        </w:rPr>
        <w:t xml:space="preserve">the actual value, Fi the forecasted </w:t>
      </w:r>
      <w:r w:rsidR="0043123C">
        <w:rPr>
          <w:rFonts w:ascii="Times New Roman" w:hAnsi="Times New Roman" w:cs="Times New Roman"/>
        </w:rPr>
        <w:t xml:space="preserve">value and n the number of observations. </w:t>
      </w:r>
    </w:p>
    <w:p w14:paraId="5F86089B" w14:textId="567FCAB6" w:rsidR="00470529" w:rsidRPr="00A22425" w:rsidRDefault="00470529" w:rsidP="00A22425">
      <w:pPr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MAPE= 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</w:rPr>
              </m:ctrlPr>
            </m:naryPr>
            <m:sub>
              <m:r>
                <w:rPr>
                  <w:rFonts w:ascii="Cambria Math" w:hAnsi="Cambria Math" w:cs="Times New Roman"/>
                </w:rPr>
                <m:t>1</m:t>
              </m:r>
            </m:sub>
            <m:sup>
              <m:r>
                <w:rPr>
                  <w:rFonts w:ascii="Cambria Math" w:hAnsi="Cambria Math" w:cs="Times New Roman"/>
                </w:rPr>
                <m:t>n</m:t>
              </m:r>
            </m:sup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Ai​-Fi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Ai​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×100</m:t>
              </m:r>
            </m:e>
          </m:nary>
        </m:oMath>
      </m:oMathPara>
    </w:p>
    <w:p w14:paraId="50DFBFA3" w14:textId="2DDA0735" w:rsidR="002E5C8E" w:rsidRDefault="001D1123">
      <w:pPr>
        <w:rPr>
          <w:rFonts w:ascii="Times New Roman" w:hAnsi="Times New Roman" w:cs="Times New Roman"/>
        </w:rPr>
      </w:pPr>
      <w:r w:rsidRPr="000E2CC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8960" behindDoc="0" locked="0" layoutInCell="1" allowOverlap="1" wp14:anchorId="189FF1C2" wp14:editId="1B95C5C2">
            <wp:simplePos x="0" y="0"/>
            <wp:positionH relativeFrom="margin">
              <wp:align>center</wp:align>
            </wp:positionH>
            <wp:positionV relativeFrom="paragraph">
              <wp:posOffset>669925</wp:posOffset>
            </wp:positionV>
            <wp:extent cx="4358640" cy="571500"/>
            <wp:effectExtent l="0" t="0" r="3810" b="0"/>
            <wp:wrapTopAndBottom/>
            <wp:docPr id="18224701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47015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864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3123C">
        <w:rPr>
          <w:rFonts w:ascii="Times New Roman" w:hAnsi="Times New Roman" w:cs="Times New Roman"/>
        </w:rPr>
        <w:t xml:space="preserve">We obtain an MAPE value of </w:t>
      </w:r>
      <w:r w:rsidR="000C5E34">
        <w:rPr>
          <w:rFonts w:ascii="Times New Roman" w:hAnsi="Times New Roman" w:cs="Times New Roman"/>
        </w:rPr>
        <w:t>23.71%</w:t>
      </w:r>
      <w:r w:rsidR="000E2CC7">
        <w:rPr>
          <w:rFonts w:ascii="Times New Roman" w:hAnsi="Times New Roman" w:cs="Times New Roman"/>
        </w:rPr>
        <w:t xml:space="preserve"> and the average percentage error for the year 2020 is 5.</w:t>
      </w:r>
      <w:r>
        <w:rPr>
          <w:rFonts w:ascii="Times New Roman" w:hAnsi="Times New Roman" w:cs="Times New Roman"/>
        </w:rPr>
        <w:t>33%</w:t>
      </w:r>
      <w:r w:rsidR="00067217">
        <w:rPr>
          <w:rFonts w:ascii="Times New Roman" w:hAnsi="Times New Roman" w:cs="Times New Roman"/>
        </w:rPr>
        <w:t>. This value suggests that on a</w:t>
      </w:r>
      <w:r w:rsidR="00DE79AB">
        <w:rPr>
          <w:rFonts w:ascii="Times New Roman" w:hAnsi="Times New Roman" w:cs="Times New Roman"/>
        </w:rPr>
        <w:t xml:space="preserve">verage, the values are 23.7% off the actual value. </w:t>
      </w:r>
      <w:r w:rsidR="00C90B57">
        <w:rPr>
          <w:rFonts w:ascii="Times New Roman" w:hAnsi="Times New Roman" w:cs="Times New Roman"/>
        </w:rPr>
        <w:t xml:space="preserve">Based on the analyst’s threshold expectation, this model can be </w:t>
      </w:r>
      <w:r w:rsidR="00DD38C4">
        <w:rPr>
          <w:rFonts w:ascii="Times New Roman" w:hAnsi="Times New Roman" w:cs="Times New Roman"/>
        </w:rPr>
        <w:t>analysed</w:t>
      </w:r>
      <w:r w:rsidR="00C90B57">
        <w:rPr>
          <w:rFonts w:ascii="Times New Roman" w:hAnsi="Times New Roman" w:cs="Times New Roman"/>
        </w:rPr>
        <w:t xml:space="preserve"> a</w:t>
      </w:r>
      <w:r w:rsidR="00DD38C4">
        <w:rPr>
          <w:rFonts w:ascii="Times New Roman" w:hAnsi="Times New Roman" w:cs="Times New Roman"/>
        </w:rPr>
        <w:t>s suitable or note.</w:t>
      </w:r>
    </w:p>
    <w:p w14:paraId="5DBC5684" w14:textId="4460F536" w:rsidR="000E2CC7" w:rsidRPr="0043123C" w:rsidRDefault="000E2CC7">
      <w:pPr>
        <w:rPr>
          <w:rFonts w:ascii="Times New Roman" w:hAnsi="Times New Roman" w:cs="Times New Roman"/>
        </w:rPr>
      </w:pPr>
    </w:p>
    <w:p w14:paraId="2C7D12A3" w14:textId="77777777" w:rsidR="0043123C" w:rsidRDefault="0043123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A3FA84E" w14:textId="3B7C595D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lastRenderedPageBreak/>
        <w:t>REFERENCES</w:t>
      </w:r>
    </w:p>
    <w:p w14:paraId="2B4E32A2" w14:textId="77777777" w:rsidR="00AD0ECC" w:rsidRPr="00AD0ECC" w:rsidRDefault="00F71292" w:rsidP="00AD0EC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AD0ECC" w:rsidRPr="00AD0ECC">
        <w:rPr>
          <w:rFonts w:ascii="Times New Roman" w:hAnsi="Times New Roman" w:cs="Times New Roman"/>
        </w:rPr>
        <w:t>[1]</w:t>
      </w:r>
      <w:r w:rsidR="00AD0ECC" w:rsidRPr="00AD0ECC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71F93B0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2]</w:t>
      </w:r>
      <w:r w:rsidRPr="00AD0ECC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015A7502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3]</w:t>
      </w:r>
      <w:r w:rsidRPr="00AD0ECC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06476BC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4]</w:t>
      </w:r>
      <w:r w:rsidRPr="00AD0ECC">
        <w:rPr>
          <w:rFonts w:ascii="Times New Roman" w:hAnsi="Times New Roman" w:cs="Times New Roman"/>
        </w:rPr>
        <w:tab/>
        <w:t xml:space="preserve">A. R. V, </w:t>
      </w:r>
      <w:r w:rsidRPr="00AD0ECC">
        <w:rPr>
          <w:rFonts w:ascii="Times New Roman" w:hAnsi="Times New Roman" w:cs="Times New Roman"/>
          <w:i/>
          <w:iCs/>
        </w:rPr>
        <w:t>AakkashVijayakumar/stepwise-regression</w:t>
      </w:r>
      <w:r w:rsidRPr="00AD0ECC">
        <w:rPr>
          <w:rFonts w:ascii="Times New Roman" w:hAnsi="Times New Roman" w:cs="Times New Roman"/>
        </w:rPr>
        <w:t>. (Mar. 27, 2024). Python. Accessed: Oct. 15, 2024. [Online]. Available: https://github.com/AakkashVijayakumar/stepwise-regression</w:t>
      </w:r>
    </w:p>
    <w:p w14:paraId="39D8A991" w14:textId="12D6D5E2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573047"/>
    <w:multiLevelType w:val="hybridMultilevel"/>
    <w:tmpl w:val="FE9E94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C3400B"/>
    <w:multiLevelType w:val="hybridMultilevel"/>
    <w:tmpl w:val="C0FC27B6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A61D0F"/>
    <w:multiLevelType w:val="hybridMultilevel"/>
    <w:tmpl w:val="CA5A98E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24"/>
  </w:num>
  <w:num w:numId="3" w16cid:durableId="549657411">
    <w:abstractNumId w:val="18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28"/>
  </w:num>
  <w:num w:numId="7" w16cid:durableId="1379283921">
    <w:abstractNumId w:val="4"/>
  </w:num>
  <w:num w:numId="8" w16cid:durableId="1223640231">
    <w:abstractNumId w:val="25"/>
  </w:num>
  <w:num w:numId="9" w16cid:durableId="709114522">
    <w:abstractNumId w:val="21"/>
  </w:num>
  <w:num w:numId="10" w16cid:durableId="199518431">
    <w:abstractNumId w:val="13"/>
  </w:num>
  <w:num w:numId="11" w16cid:durableId="1818569576">
    <w:abstractNumId w:val="2"/>
  </w:num>
  <w:num w:numId="12" w16cid:durableId="1879199537">
    <w:abstractNumId w:val="14"/>
  </w:num>
  <w:num w:numId="13" w16cid:durableId="372534810">
    <w:abstractNumId w:val="17"/>
  </w:num>
  <w:num w:numId="14" w16cid:durableId="2113935301">
    <w:abstractNumId w:val="6"/>
  </w:num>
  <w:num w:numId="15" w16cid:durableId="2034531673">
    <w:abstractNumId w:val="20"/>
  </w:num>
  <w:num w:numId="16" w16cid:durableId="1768037699">
    <w:abstractNumId w:val="7"/>
  </w:num>
  <w:num w:numId="17" w16cid:durableId="786393234">
    <w:abstractNumId w:val="8"/>
  </w:num>
  <w:num w:numId="18" w16cid:durableId="340352231">
    <w:abstractNumId w:val="27"/>
  </w:num>
  <w:num w:numId="19" w16cid:durableId="250162965">
    <w:abstractNumId w:val="11"/>
  </w:num>
  <w:num w:numId="20" w16cid:durableId="1581214489">
    <w:abstractNumId w:val="22"/>
  </w:num>
  <w:num w:numId="21" w16cid:durableId="2119596054">
    <w:abstractNumId w:val="26"/>
  </w:num>
  <w:num w:numId="22" w16cid:durableId="1506894695">
    <w:abstractNumId w:val="16"/>
  </w:num>
  <w:num w:numId="23" w16cid:durableId="1818915355">
    <w:abstractNumId w:val="10"/>
  </w:num>
  <w:num w:numId="24" w16cid:durableId="701592280">
    <w:abstractNumId w:val="23"/>
  </w:num>
  <w:num w:numId="25" w16cid:durableId="627325318">
    <w:abstractNumId w:val="12"/>
  </w:num>
  <w:num w:numId="26" w16cid:durableId="1236623724">
    <w:abstractNumId w:val="29"/>
  </w:num>
  <w:num w:numId="27" w16cid:durableId="790976199">
    <w:abstractNumId w:val="9"/>
  </w:num>
  <w:num w:numId="28" w16cid:durableId="1571186279">
    <w:abstractNumId w:val="15"/>
  </w:num>
  <w:num w:numId="29" w16cid:durableId="95059735">
    <w:abstractNumId w:val="19"/>
  </w:num>
  <w:num w:numId="30" w16cid:durableId="7597595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3631"/>
    <w:rsid w:val="00004707"/>
    <w:rsid w:val="00005D63"/>
    <w:rsid w:val="00011471"/>
    <w:rsid w:val="00011A1E"/>
    <w:rsid w:val="00016E0A"/>
    <w:rsid w:val="00017108"/>
    <w:rsid w:val="0001752A"/>
    <w:rsid w:val="00017DFE"/>
    <w:rsid w:val="00021997"/>
    <w:rsid w:val="000220D6"/>
    <w:rsid w:val="00023401"/>
    <w:rsid w:val="000258BB"/>
    <w:rsid w:val="000324C6"/>
    <w:rsid w:val="000348EB"/>
    <w:rsid w:val="00034BF5"/>
    <w:rsid w:val="00037412"/>
    <w:rsid w:val="00041EA7"/>
    <w:rsid w:val="00043AA4"/>
    <w:rsid w:val="00044FCB"/>
    <w:rsid w:val="00046288"/>
    <w:rsid w:val="000466DE"/>
    <w:rsid w:val="00050693"/>
    <w:rsid w:val="000518FF"/>
    <w:rsid w:val="00052325"/>
    <w:rsid w:val="00052AAE"/>
    <w:rsid w:val="00055997"/>
    <w:rsid w:val="0005602C"/>
    <w:rsid w:val="00056223"/>
    <w:rsid w:val="000571BF"/>
    <w:rsid w:val="00057E41"/>
    <w:rsid w:val="00057F22"/>
    <w:rsid w:val="00061F93"/>
    <w:rsid w:val="0006422D"/>
    <w:rsid w:val="00064DFC"/>
    <w:rsid w:val="00065CA3"/>
    <w:rsid w:val="00067217"/>
    <w:rsid w:val="00074752"/>
    <w:rsid w:val="00074A07"/>
    <w:rsid w:val="00081B7A"/>
    <w:rsid w:val="00082805"/>
    <w:rsid w:val="00082D9B"/>
    <w:rsid w:val="0008428D"/>
    <w:rsid w:val="00086776"/>
    <w:rsid w:val="00091AD2"/>
    <w:rsid w:val="000940CA"/>
    <w:rsid w:val="000A06B2"/>
    <w:rsid w:val="000A3D00"/>
    <w:rsid w:val="000A43A6"/>
    <w:rsid w:val="000A69DC"/>
    <w:rsid w:val="000B0533"/>
    <w:rsid w:val="000B45B6"/>
    <w:rsid w:val="000B4786"/>
    <w:rsid w:val="000B7BC8"/>
    <w:rsid w:val="000B7C74"/>
    <w:rsid w:val="000C06CE"/>
    <w:rsid w:val="000C1FEE"/>
    <w:rsid w:val="000C2AA0"/>
    <w:rsid w:val="000C300B"/>
    <w:rsid w:val="000C3FAE"/>
    <w:rsid w:val="000C5E34"/>
    <w:rsid w:val="000D3E3E"/>
    <w:rsid w:val="000D3FA7"/>
    <w:rsid w:val="000D696D"/>
    <w:rsid w:val="000E2CC7"/>
    <w:rsid w:val="000E4FFB"/>
    <w:rsid w:val="000E526A"/>
    <w:rsid w:val="000E53B6"/>
    <w:rsid w:val="000E5CCE"/>
    <w:rsid w:val="000E771C"/>
    <w:rsid w:val="000F1FF3"/>
    <w:rsid w:val="000F2FFD"/>
    <w:rsid w:val="000F5A59"/>
    <w:rsid w:val="000F6681"/>
    <w:rsid w:val="000F77AF"/>
    <w:rsid w:val="00100B6F"/>
    <w:rsid w:val="00101CF1"/>
    <w:rsid w:val="00103526"/>
    <w:rsid w:val="00104D71"/>
    <w:rsid w:val="0010711B"/>
    <w:rsid w:val="00111A08"/>
    <w:rsid w:val="0011236C"/>
    <w:rsid w:val="00113088"/>
    <w:rsid w:val="0011362D"/>
    <w:rsid w:val="00115274"/>
    <w:rsid w:val="001159CB"/>
    <w:rsid w:val="00115DF9"/>
    <w:rsid w:val="00120A3B"/>
    <w:rsid w:val="00120CA9"/>
    <w:rsid w:val="00124CDE"/>
    <w:rsid w:val="001252D5"/>
    <w:rsid w:val="00125CAD"/>
    <w:rsid w:val="0013068C"/>
    <w:rsid w:val="00130A08"/>
    <w:rsid w:val="001360A0"/>
    <w:rsid w:val="00137E3C"/>
    <w:rsid w:val="0014415C"/>
    <w:rsid w:val="0014483D"/>
    <w:rsid w:val="00150E43"/>
    <w:rsid w:val="00151874"/>
    <w:rsid w:val="001523B8"/>
    <w:rsid w:val="00153463"/>
    <w:rsid w:val="00153875"/>
    <w:rsid w:val="00153DE8"/>
    <w:rsid w:val="001542BC"/>
    <w:rsid w:val="001566EB"/>
    <w:rsid w:val="001576F0"/>
    <w:rsid w:val="00160F49"/>
    <w:rsid w:val="0016636F"/>
    <w:rsid w:val="001668C8"/>
    <w:rsid w:val="0016791F"/>
    <w:rsid w:val="00171F02"/>
    <w:rsid w:val="00174112"/>
    <w:rsid w:val="001741DC"/>
    <w:rsid w:val="00176CED"/>
    <w:rsid w:val="001775BD"/>
    <w:rsid w:val="00180B71"/>
    <w:rsid w:val="00185A91"/>
    <w:rsid w:val="00186063"/>
    <w:rsid w:val="00186BEC"/>
    <w:rsid w:val="00190288"/>
    <w:rsid w:val="00190F32"/>
    <w:rsid w:val="001934FA"/>
    <w:rsid w:val="00193BBD"/>
    <w:rsid w:val="001943EC"/>
    <w:rsid w:val="00197944"/>
    <w:rsid w:val="00197C1F"/>
    <w:rsid w:val="001A01A5"/>
    <w:rsid w:val="001A04FD"/>
    <w:rsid w:val="001A0614"/>
    <w:rsid w:val="001A2C91"/>
    <w:rsid w:val="001A353F"/>
    <w:rsid w:val="001A4A32"/>
    <w:rsid w:val="001A6323"/>
    <w:rsid w:val="001B0353"/>
    <w:rsid w:val="001B1A98"/>
    <w:rsid w:val="001B1BB1"/>
    <w:rsid w:val="001B3ACD"/>
    <w:rsid w:val="001B46EA"/>
    <w:rsid w:val="001B5159"/>
    <w:rsid w:val="001B5DD2"/>
    <w:rsid w:val="001B7E44"/>
    <w:rsid w:val="001C08A5"/>
    <w:rsid w:val="001C0CAE"/>
    <w:rsid w:val="001C0F9F"/>
    <w:rsid w:val="001C20DC"/>
    <w:rsid w:val="001C325D"/>
    <w:rsid w:val="001C3F6B"/>
    <w:rsid w:val="001C52B3"/>
    <w:rsid w:val="001C6A97"/>
    <w:rsid w:val="001C6CAE"/>
    <w:rsid w:val="001C7115"/>
    <w:rsid w:val="001C75AF"/>
    <w:rsid w:val="001C7C4E"/>
    <w:rsid w:val="001C7D45"/>
    <w:rsid w:val="001D0AFA"/>
    <w:rsid w:val="001D1123"/>
    <w:rsid w:val="001D5903"/>
    <w:rsid w:val="001D7F65"/>
    <w:rsid w:val="001E0D06"/>
    <w:rsid w:val="001E41B0"/>
    <w:rsid w:val="001E5B4C"/>
    <w:rsid w:val="001E5EA3"/>
    <w:rsid w:val="001E6140"/>
    <w:rsid w:val="001E6B69"/>
    <w:rsid w:val="001F3EAB"/>
    <w:rsid w:val="001F500B"/>
    <w:rsid w:val="001F51A8"/>
    <w:rsid w:val="001F5802"/>
    <w:rsid w:val="001F6DF5"/>
    <w:rsid w:val="00202163"/>
    <w:rsid w:val="00207D7F"/>
    <w:rsid w:val="00212607"/>
    <w:rsid w:val="00213A45"/>
    <w:rsid w:val="00215DFB"/>
    <w:rsid w:val="0021601A"/>
    <w:rsid w:val="00216748"/>
    <w:rsid w:val="00217167"/>
    <w:rsid w:val="00226387"/>
    <w:rsid w:val="00227830"/>
    <w:rsid w:val="00227D1D"/>
    <w:rsid w:val="002302A0"/>
    <w:rsid w:val="002302F0"/>
    <w:rsid w:val="00230A43"/>
    <w:rsid w:val="00236550"/>
    <w:rsid w:val="002416E8"/>
    <w:rsid w:val="00242DD8"/>
    <w:rsid w:val="00244AFB"/>
    <w:rsid w:val="00247C20"/>
    <w:rsid w:val="00250CCF"/>
    <w:rsid w:val="00251AD2"/>
    <w:rsid w:val="0025296E"/>
    <w:rsid w:val="00256936"/>
    <w:rsid w:val="0026006F"/>
    <w:rsid w:val="002603CB"/>
    <w:rsid w:val="00260FCD"/>
    <w:rsid w:val="002610C8"/>
    <w:rsid w:val="00262E56"/>
    <w:rsid w:val="00267BDB"/>
    <w:rsid w:val="00270C09"/>
    <w:rsid w:val="00270CFE"/>
    <w:rsid w:val="002719DF"/>
    <w:rsid w:val="00273BB4"/>
    <w:rsid w:val="00280F98"/>
    <w:rsid w:val="00281229"/>
    <w:rsid w:val="00282973"/>
    <w:rsid w:val="00282EB2"/>
    <w:rsid w:val="00284F87"/>
    <w:rsid w:val="00286095"/>
    <w:rsid w:val="002957F7"/>
    <w:rsid w:val="002969FC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B24CF"/>
    <w:rsid w:val="002B3550"/>
    <w:rsid w:val="002B4142"/>
    <w:rsid w:val="002C0000"/>
    <w:rsid w:val="002C1224"/>
    <w:rsid w:val="002C2F02"/>
    <w:rsid w:val="002C30FD"/>
    <w:rsid w:val="002C37B5"/>
    <w:rsid w:val="002C415E"/>
    <w:rsid w:val="002C582A"/>
    <w:rsid w:val="002C6A04"/>
    <w:rsid w:val="002D03BC"/>
    <w:rsid w:val="002D06E4"/>
    <w:rsid w:val="002D1745"/>
    <w:rsid w:val="002D1778"/>
    <w:rsid w:val="002D2A49"/>
    <w:rsid w:val="002D2FAE"/>
    <w:rsid w:val="002D31B9"/>
    <w:rsid w:val="002D3593"/>
    <w:rsid w:val="002D4038"/>
    <w:rsid w:val="002D53B7"/>
    <w:rsid w:val="002D7884"/>
    <w:rsid w:val="002E0EA1"/>
    <w:rsid w:val="002E3AF1"/>
    <w:rsid w:val="002E40CD"/>
    <w:rsid w:val="002E5C8E"/>
    <w:rsid w:val="002E782D"/>
    <w:rsid w:val="002E7C2B"/>
    <w:rsid w:val="002E7C40"/>
    <w:rsid w:val="002F0A17"/>
    <w:rsid w:val="002F0F21"/>
    <w:rsid w:val="002F1448"/>
    <w:rsid w:val="002F15E7"/>
    <w:rsid w:val="002F18A2"/>
    <w:rsid w:val="002F608A"/>
    <w:rsid w:val="00300147"/>
    <w:rsid w:val="00302324"/>
    <w:rsid w:val="00304948"/>
    <w:rsid w:val="003076DC"/>
    <w:rsid w:val="00312340"/>
    <w:rsid w:val="003129AE"/>
    <w:rsid w:val="003129DF"/>
    <w:rsid w:val="00312C2B"/>
    <w:rsid w:val="00312CED"/>
    <w:rsid w:val="003130D1"/>
    <w:rsid w:val="00315DEC"/>
    <w:rsid w:val="00317484"/>
    <w:rsid w:val="003218FD"/>
    <w:rsid w:val="00324C94"/>
    <w:rsid w:val="0032778F"/>
    <w:rsid w:val="0033125E"/>
    <w:rsid w:val="00331936"/>
    <w:rsid w:val="00332A8C"/>
    <w:rsid w:val="00335594"/>
    <w:rsid w:val="00342185"/>
    <w:rsid w:val="003421E7"/>
    <w:rsid w:val="003455CB"/>
    <w:rsid w:val="003466A5"/>
    <w:rsid w:val="00347EC6"/>
    <w:rsid w:val="00356D5B"/>
    <w:rsid w:val="003574F5"/>
    <w:rsid w:val="0035783F"/>
    <w:rsid w:val="00357C79"/>
    <w:rsid w:val="00360E27"/>
    <w:rsid w:val="0036646D"/>
    <w:rsid w:val="00367DA4"/>
    <w:rsid w:val="00373837"/>
    <w:rsid w:val="00373E60"/>
    <w:rsid w:val="0037634A"/>
    <w:rsid w:val="003771A8"/>
    <w:rsid w:val="00380F39"/>
    <w:rsid w:val="00381B92"/>
    <w:rsid w:val="00382258"/>
    <w:rsid w:val="00383199"/>
    <w:rsid w:val="00385FCC"/>
    <w:rsid w:val="003910E9"/>
    <w:rsid w:val="003912B8"/>
    <w:rsid w:val="003915B6"/>
    <w:rsid w:val="003925A8"/>
    <w:rsid w:val="0039487D"/>
    <w:rsid w:val="00395D9B"/>
    <w:rsid w:val="00396433"/>
    <w:rsid w:val="00397CFC"/>
    <w:rsid w:val="003A242D"/>
    <w:rsid w:val="003A2F7E"/>
    <w:rsid w:val="003A5C81"/>
    <w:rsid w:val="003B05FE"/>
    <w:rsid w:val="003B2A63"/>
    <w:rsid w:val="003B5882"/>
    <w:rsid w:val="003B697C"/>
    <w:rsid w:val="003B6F21"/>
    <w:rsid w:val="003C08F2"/>
    <w:rsid w:val="003C34B8"/>
    <w:rsid w:val="003C4025"/>
    <w:rsid w:val="003C5E92"/>
    <w:rsid w:val="003C6ED6"/>
    <w:rsid w:val="003C71DA"/>
    <w:rsid w:val="003C75B5"/>
    <w:rsid w:val="003D01EE"/>
    <w:rsid w:val="003D0245"/>
    <w:rsid w:val="003D4D0C"/>
    <w:rsid w:val="003D58E7"/>
    <w:rsid w:val="003D64F1"/>
    <w:rsid w:val="003E0A71"/>
    <w:rsid w:val="003E28C9"/>
    <w:rsid w:val="003E5E5F"/>
    <w:rsid w:val="003E6259"/>
    <w:rsid w:val="003E70A8"/>
    <w:rsid w:val="003E764F"/>
    <w:rsid w:val="003F2B18"/>
    <w:rsid w:val="003F4422"/>
    <w:rsid w:val="003F4497"/>
    <w:rsid w:val="003F471D"/>
    <w:rsid w:val="003F63E3"/>
    <w:rsid w:val="003F6999"/>
    <w:rsid w:val="004071E0"/>
    <w:rsid w:val="00410026"/>
    <w:rsid w:val="004124B6"/>
    <w:rsid w:val="004130A9"/>
    <w:rsid w:val="00421B71"/>
    <w:rsid w:val="004224EF"/>
    <w:rsid w:val="00423204"/>
    <w:rsid w:val="00430E97"/>
    <w:rsid w:val="0043123C"/>
    <w:rsid w:val="0043248F"/>
    <w:rsid w:val="00433C46"/>
    <w:rsid w:val="00434FA8"/>
    <w:rsid w:val="00436356"/>
    <w:rsid w:val="0043730A"/>
    <w:rsid w:val="00440662"/>
    <w:rsid w:val="00441FA8"/>
    <w:rsid w:val="00442CB7"/>
    <w:rsid w:val="00443907"/>
    <w:rsid w:val="0044464F"/>
    <w:rsid w:val="00450A91"/>
    <w:rsid w:val="004538CE"/>
    <w:rsid w:val="004543DC"/>
    <w:rsid w:val="0045563D"/>
    <w:rsid w:val="00460DC9"/>
    <w:rsid w:val="00461B60"/>
    <w:rsid w:val="004625B2"/>
    <w:rsid w:val="00463555"/>
    <w:rsid w:val="00463D47"/>
    <w:rsid w:val="00470529"/>
    <w:rsid w:val="004714D0"/>
    <w:rsid w:val="00472F73"/>
    <w:rsid w:val="0047385C"/>
    <w:rsid w:val="004765C2"/>
    <w:rsid w:val="00476DBC"/>
    <w:rsid w:val="00480933"/>
    <w:rsid w:val="00483317"/>
    <w:rsid w:val="004853B8"/>
    <w:rsid w:val="00485CE2"/>
    <w:rsid w:val="00486D44"/>
    <w:rsid w:val="00487B4B"/>
    <w:rsid w:val="00487DAF"/>
    <w:rsid w:val="0049179A"/>
    <w:rsid w:val="00493B4D"/>
    <w:rsid w:val="0049552D"/>
    <w:rsid w:val="00495E8F"/>
    <w:rsid w:val="004A2134"/>
    <w:rsid w:val="004A53C6"/>
    <w:rsid w:val="004A764D"/>
    <w:rsid w:val="004B0EDF"/>
    <w:rsid w:val="004B1792"/>
    <w:rsid w:val="004B31D0"/>
    <w:rsid w:val="004B452B"/>
    <w:rsid w:val="004B462C"/>
    <w:rsid w:val="004B5441"/>
    <w:rsid w:val="004B56C9"/>
    <w:rsid w:val="004B5A05"/>
    <w:rsid w:val="004B5D61"/>
    <w:rsid w:val="004C2029"/>
    <w:rsid w:val="004C3349"/>
    <w:rsid w:val="004C72A1"/>
    <w:rsid w:val="004D0939"/>
    <w:rsid w:val="004D0A93"/>
    <w:rsid w:val="004D212A"/>
    <w:rsid w:val="004D3BAB"/>
    <w:rsid w:val="004D5650"/>
    <w:rsid w:val="004E079C"/>
    <w:rsid w:val="004E1A5E"/>
    <w:rsid w:val="004E23B2"/>
    <w:rsid w:val="004E3DD4"/>
    <w:rsid w:val="004E5994"/>
    <w:rsid w:val="004E7124"/>
    <w:rsid w:val="004F09F6"/>
    <w:rsid w:val="004F60CD"/>
    <w:rsid w:val="004F6ECF"/>
    <w:rsid w:val="004F7D6D"/>
    <w:rsid w:val="00500A82"/>
    <w:rsid w:val="00500B61"/>
    <w:rsid w:val="005013CB"/>
    <w:rsid w:val="00501AD4"/>
    <w:rsid w:val="0050353D"/>
    <w:rsid w:val="005038C0"/>
    <w:rsid w:val="0050438F"/>
    <w:rsid w:val="00504B14"/>
    <w:rsid w:val="00504C94"/>
    <w:rsid w:val="00510C1D"/>
    <w:rsid w:val="00512FEB"/>
    <w:rsid w:val="00513F94"/>
    <w:rsid w:val="00515450"/>
    <w:rsid w:val="00515EEE"/>
    <w:rsid w:val="005176F3"/>
    <w:rsid w:val="0051798A"/>
    <w:rsid w:val="00522D11"/>
    <w:rsid w:val="005254FF"/>
    <w:rsid w:val="00527FBD"/>
    <w:rsid w:val="00533A67"/>
    <w:rsid w:val="0053509C"/>
    <w:rsid w:val="005363D4"/>
    <w:rsid w:val="005363DB"/>
    <w:rsid w:val="00543ED0"/>
    <w:rsid w:val="00551B8F"/>
    <w:rsid w:val="00551BCA"/>
    <w:rsid w:val="0055314C"/>
    <w:rsid w:val="00553761"/>
    <w:rsid w:val="00555C17"/>
    <w:rsid w:val="005564CB"/>
    <w:rsid w:val="0055743B"/>
    <w:rsid w:val="00557CCB"/>
    <w:rsid w:val="00560246"/>
    <w:rsid w:val="00560ADC"/>
    <w:rsid w:val="0056406F"/>
    <w:rsid w:val="00565099"/>
    <w:rsid w:val="00565972"/>
    <w:rsid w:val="00570279"/>
    <w:rsid w:val="00573663"/>
    <w:rsid w:val="005736D8"/>
    <w:rsid w:val="0058091F"/>
    <w:rsid w:val="0058450F"/>
    <w:rsid w:val="00584899"/>
    <w:rsid w:val="00584C94"/>
    <w:rsid w:val="00586281"/>
    <w:rsid w:val="005877D3"/>
    <w:rsid w:val="00591A07"/>
    <w:rsid w:val="0059316C"/>
    <w:rsid w:val="00594513"/>
    <w:rsid w:val="005952F0"/>
    <w:rsid w:val="00595B77"/>
    <w:rsid w:val="00596747"/>
    <w:rsid w:val="00597C04"/>
    <w:rsid w:val="005A2098"/>
    <w:rsid w:val="005A2A26"/>
    <w:rsid w:val="005A455F"/>
    <w:rsid w:val="005A4AF2"/>
    <w:rsid w:val="005A5435"/>
    <w:rsid w:val="005A5F56"/>
    <w:rsid w:val="005A78F5"/>
    <w:rsid w:val="005B2CFC"/>
    <w:rsid w:val="005B3A24"/>
    <w:rsid w:val="005B3AF8"/>
    <w:rsid w:val="005B3BA1"/>
    <w:rsid w:val="005B4613"/>
    <w:rsid w:val="005B5058"/>
    <w:rsid w:val="005C0D2C"/>
    <w:rsid w:val="005C18E8"/>
    <w:rsid w:val="005C1FC6"/>
    <w:rsid w:val="005C3DFE"/>
    <w:rsid w:val="005C538E"/>
    <w:rsid w:val="005D2F57"/>
    <w:rsid w:val="005D45BB"/>
    <w:rsid w:val="005D4EDC"/>
    <w:rsid w:val="005D5065"/>
    <w:rsid w:val="005D5535"/>
    <w:rsid w:val="005D56A6"/>
    <w:rsid w:val="005D7CF1"/>
    <w:rsid w:val="005E126B"/>
    <w:rsid w:val="005E1509"/>
    <w:rsid w:val="005E2A6B"/>
    <w:rsid w:val="005F0409"/>
    <w:rsid w:val="005F0437"/>
    <w:rsid w:val="005F1B09"/>
    <w:rsid w:val="005F571E"/>
    <w:rsid w:val="005F78CB"/>
    <w:rsid w:val="00600CFF"/>
    <w:rsid w:val="00601267"/>
    <w:rsid w:val="00601700"/>
    <w:rsid w:val="00606D3C"/>
    <w:rsid w:val="00607E4D"/>
    <w:rsid w:val="006109B7"/>
    <w:rsid w:val="0061115C"/>
    <w:rsid w:val="00611AF9"/>
    <w:rsid w:val="00611CAD"/>
    <w:rsid w:val="00613DAF"/>
    <w:rsid w:val="0061532F"/>
    <w:rsid w:val="0061549B"/>
    <w:rsid w:val="00615BAD"/>
    <w:rsid w:val="00615FFD"/>
    <w:rsid w:val="0061640D"/>
    <w:rsid w:val="0061688D"/>
    <w:rsid w:val="006176AF"/>
    <w:rsid w:val="00624C16"/>
    <w:rsid w:val="00627409"/>
    <w:rsid w:val="0062741E"/>
    <w:rsid w:val="0063305C"/>
    <w:rsid w:val="00634BAE"/>
    <w:rsid w:val="0063606A"/>
    <w:rsid w:val="00636E49"/>
    <w:rsid w:val="00636FE3"/>
    <w:rsid w:val="00641154"/>
    <w:rsid w:val="00651474"/>
    <w:rsid w:val="00652169"/>
    <w:rsid w:val="00653837"/>
    <w:rsid w:val="00656053"/>
    <w:rsid w:val="0066434C"/>
    <w:rsid w:val="006714A1"/>
    <w:rsid w:val="00672600"/>
    <w:rsid w:val="006735BB"/>
    <w:rsid w:val="00674070"/>
    <w:rsid w:val="00675705"/>
    <w:rsid w:val="00676355"/>
    <w:rsid w:val="00680025"/>
    <w:rsid w:val="00680EE7"/>
    <w:rsid w:val="00681E69"/>
    <w:rsid w:val="00682928"/>
    <w:rsid w:val="00682B9C"/>
    <w:rsid w:val="00683EFE"/>
    <w:rsid w:val="006852C5"/>
    <w:rsid w:val="00686684"/>
    <w:rsid w:val="006A0845"/>
    <w:rsid w:val="006A1C4F"/>
    <w:rsid w:val="006A2BCD"/>
    <w:rsid w:val="006A55BC"/>
    <w:rsid w:val="006A65D0"/>
    <w:rsid w:val="006B01CD"/>
    <w:rsid w:val="006B12BC"/>
    <w:rsid w:val="006B487A"/>
    <w:rsid w:val="006B68C8"/>
    <w:rsid w:val="006B6DB6"/>
    <w:rsid w:val="006C1221"/>
    <w:rsid w:val="006C1349"/>
    <w:rsid w:val="006C1C57"/>
    <w:rsid w:val="006C2E3F"/>
    <w:rsid w:val="006C59B3"/>
    <w:rsid w:val="006C5F06"/>
    <w:rsid w:val="006C62A4"/>
    <w:rsid w:val="006C7094"/>
    <w:rsid w:val="006D0C00"/>
    <w:rsid w:val="006D2204"/>
    <w:rsid w:val="006D43E2"/>
    <w:rsid w:val="006D44B2"/>
    <w:rsid w:val="006D5A45"/>
    <w:rsid w:val="006D78D0"/>
    <w:rsid w:val="006E023F"/>
    <w:rsid w:val="006E0B9B"/>
    <w:rsid w:val="006E1820"/>
    <w:rsid w:val="006E1E90"/>
    <w:rsid w:val="006E4AD5"/>
    <w:rsid w:val="006E6BE4"/>
    <w:rsid w:val="006F2222"/>
    <w:rsid w:val="006F36CF"/>
    <w:rsid w:val="006F4A7B"/>
    <w:rsid w:val="006F4C0E"/>
    <w:rsid w:val="006F55DF"/>
    <w:rsid w:val="006F648F"/>
    <w:rsid w:val="00702970"/>
    <w:rsid w:val="0070330D"/>
    <w:rsid w:val="00705E43"/>
    <w:rsid w:val="00710D13"/>
    <w:rsid w:val="0071293A"/>
    <w:rsid w:val="00714E05"/>
    <w:rsid w:val="00716163"/>
    <w:rsid w:val="0071765E"/>
    <w:rsid w:val="0071786F"/>
    <w:rsid w:val="00720A05"/>
    <w:rsid w:val="00723B82"/>
    <w:rsid w:val="00724785"/>
    <w:rsid w:val="00725C4A"/>
    <w:rsid w:val="007275BF"/>
    <w:rsid w:val="007278A1"/>
    <w:rsid w:val="007305DD"/>
    <w:rsid w:val="00734DB8"/>
    <w:rsid w:val="007356CF"/>
    <w:rsid w:val="0073613D"/>
    <w:rsid w:val="00736472"/>
    <w:rsid w:val="00740289"/>
    <w:rsid w:val="0074162D"/>
    <w:rsid w:val="0074463B"/>
    <w:rsid w:val="00744ACD"/>
    <w:rsid w:val="00744B3D"/>
    <w:rsid w:val="00745237"/>
    <w:rsid w:val="00746CD3"/>
    <w:rsid w:val="00746F32"/>
    <w:rsid w:val="00752954"/>
    <w:rsid w:val="00752D7D"/>
    <w:rsid w:val="007534BD"/>
    <w:rsid w:val="00754F9F"/>
    <w:rsid w:val="007567A0"/>
    <w:rsid w:val="00756B83"/>
    <w:rsid w:val="00757550"/>
    <w:rsid w:val="00761D89"/>
    <w:rsid w:val="00763BD6"/>
    <w:rsid w:val="00763E31"/>
    <w:rsid w:val="00764E80"/>
    <w:rsid w:val="00765A48"/>
    <w:rsid w:val="00767416"/>
    <w:rsid w:val="007711E4"/>
    <w:rsid w:val="0077347D"/>
    <w:rsid w:val="0077728B"/>
    <w:rsid w:val="00777743"/>
    <w:rsid w:val="00780439"/>
    <w:rsid w:val="007811D9"/>
    <w:rsid w:val="00782305"/>
    <w:rsid w:val="00782729"/>
    <w:rsid w:val="00782E81"/>
    <w:rsid w:val="0078357F"/>
    <w:rsid w:val="00785586"/>
    <w:rsid w:val="00785C5A"/>
    <w:rsid w:val="00787E0F"/>
    <w:rsid w:val="00790185"/>
    <w:rsid w:val="00792741"/>
    <w:rsid w:val="00793EF9"/>
    <w:rsid w:val="007942A1"/>
    <w:rsid w:val="007A092B"/>
    <w:rsid w:val="007A0967"/>
    <w:rsid w:val="007A14AF"/>
    <w:rsid w:val="007A2A69"/>
    <w:rsid w:val="007A4EB9"/>
    <w:rsid w:val="007A6FEB"/>
    <w:rsid w:val="007B08A7"/>
    <w:rsid w:val="007B2F9C"/>
    <w:rsid w:val="007B328A"/>
    <w:rsid w:val="007B465C"/>
    <w:rsid w:val="007C2004"/>
    <w:rsid w:val="007C269A"/>
    <w:rsid w:val="007C28CD"/>
    <w:rsid w:val="007C2E29"/>
    <w:rsid w:val="007C3077"/>
    <w:rsid w:val="007C35FA"/>
    <w:rsid w:val="007C3DB8"/>
    <w:rsid w:val="007C7AFD"/>
    <w:rsid w:val="007D0A2F"/>
    <w:rsid w:val="007D14C7"/>
    <w:rsid w:val="007D33AD"/>
    <w:rsid w:val="007D3E7B"/>
    <w:rsid w:val="007D5669"/>
    <w:rsid w:val="007D6CF4"/>
    <w:rsid w:val="007D6DE1"/>
    <w:rsid w:val="007F1BB2"/>
    <w:rsid w:val="007F36C2"/>
    <w:rsid w:val="007F3A95"/>
    <w:rsid w:val="007F4EAB"/>
    <w:rsid w:val="007F54F5"/>
    <w:rsid w:val="00802653"/>
    <w:rsid w:val="00802C36"/>
    <w:rsid w:val="00803170"/>
    <w:rsid w:val="008067D1"/>
    <w:rsid w:val="00807D73"/>
    <w:rsid w:val="0081194D"/>
    <w:rsid w:val="00813932"/>
    <w:rsid w:val="00814669"/>
    <w:rsid w:val="00817B6C"/>
    <w:rsid w:val="00822B01"/>
    <w:rsid w:val="00823D87"/>
    <w:rsid w:val="00823E6F"/>
    <w:rsid w:val="0082594C"/>
    <w:rsid w:val="008259B3"/>
    <w:rsid w:val="00827272"/>
    <w:rsid w:val="00827594"/>
    <w:rsid w:val="0083116C"/>
    <w:rsid w:val="00832243"/>
    <w:rsid w:val="00833F97"/>
    <w:rsid w:val="00833FE7"/>
    <w:rsid w:val="008342C0"/>
    <w:rsid w:val="00834FBC"/>
    <w:rsid w:val="00835D88"/>
    <w:rsid w:val="00835DE6"/>
    <w:rsid w:val="00840F9E"/>
    <w:rsid w:val="0084304F"/>
    <w:rsid w:val="00844778"/>
    <w:rsid w:val="00844B2B"/>
    <w:rsid w:val="0085057E"/>
    <w:rsid w:val="00850A08"/>
    <w:rsid w:val="00851E95"/>
    <w:rsid w:val="00852E97"/>
    <w:rsid w:val="00854977"/>
    <w:rsid w:val="00856D41"/>
    <w:rsid w:val="00857948"/>
    <w:rsid w:val="00860EE2"/>
    <w:rsid w:val="008629DE"/>
    <w:rsid w:val="00862FD9"/>
    <w:rsid w:val="008630BD"/>
    <w:rsid w:val="008630F4"/>
    <w:rsid w:val="0086543B"/>
    <w:rsid w:val="008668C4"/>
    <w:rsid w:val="0087075B"/>
    <w:rsid w:val="00874D75"/>
    <w:rsid w:val="008810BE"/>
    <w:rsid w:val="008819CA"/>
    <w:rsid w:val="00881E89"/>
    <w:rsid w:val="00885F5F"/>
    <w:rsid w:val="00886942"/>
    <w:rsid w:val="0088760F"/>
    <w:rsid w:val="00891D65"/>
    <w:rsid w:val="00895C41"/>
    <w:rsid w:val="00897B1E"/>
    <w:rsid w:val="008A1A78"/>
    <w:rsid w:val="008A46A1"/>
    <w:rsid w:val="008B020B"/>
    <w:rsid w:val="008B3B8D"/>
    <w:rsid w:val="008B41DD"/>
    <w:rsid w:val="008B663B"/>
    <w:rsid w:val="008B68E6"/>
    <w:rsid w:val="008B70A6"/>
    <w:rsid w:val="008C035D"/>
    <w:rsid w:val="008C0B2C"/>
    <w:rsid w:val="008C1133"/>
    <w:rsid w:val="008C2E51"/>
    <w:rsid w:val="008C7FA0"/>
    <w:rsid w:val="008D01F4"/>
    <w:rsid w:val="008D0380"/>
    <w:rsid w:val="008D09DD"/>
    <w:rsid w:val="008D0E43"/>
    <w:rsid w:val="008D1B5A"/>
    <w:rsid w:val="008D5522"/>
    <w:rsid w:val="008E082D"/>
    <w:rsid w:val="008E0E6D"/>
    <w:rsid w:val="008E4CB9"/>
    <w:rsid w:val="008E7617"/>
    <w:rsid w:val="008F3DA0"/>
    <w:rsid w:val="008F450F"/>
    <w:rsid w:val="008F555A"/>
    <w:rsid w:val="008F58EB"/>
    <w:rsid w:val="008F73D1"/>
    <w:rsid w:val="008F75B3"/>
    <w:rsid w:val="008F7ACA"/>
    <w:rsid w:val="00900469"/>
    <w:rsid w:val="00901900"/>
    <w:rsid w:val="009075A0"/>
    <w:rsid w:val="009158CC"/>
    <w:rsid w:val="00916166"/>
    <w:rsid w:val="009216C7"/>
    <w:rsid w:val="009242CD"/>
    <w:rsid w:val="00924760"/>
    <w:rsid w:val="00927DA2"/>
    <w:rsid w:val="009301DA"/>
    <w:rsid w:val="00934F28"/>
    <w:rsid w:val="0093544D"/>
    <w:rsid w:val="0093570C"/>
    <w:rsid w:val="00935F80"/>
    <w:rsid w:val="009376C1"/>
    <w:rsid w:val="009410D7"/>
    <w:rsid w:val="00942308"/>
    <w:rsid w:val="00947D9D"/>
    <w:rsid w:val="00954A60"/>
    <w:rsid w:val="00954F2D"/>
    <w:rsid w:val="00955C65"/>
    <w:rsid w:val="00960C59"/>
    <w:rsid w:val="00961572"/>
    <w:rsid w:val="00962C05"/>
    <w:rsid w:val="0096499D"/>
    <w:rsid w:val="00964FB6"/>
    <w:rsid w:val="00965ED7"/>
    <w:rsid w:val="00966254"/>
    <w:rsid w:val="00966816"/>
    <w:rsid w:val="00970132"/>
    <w:rsid w:val="00971881"/>
    <w:rsid w:val="0097243C"/>
    <w:rsid w:val="00972727"/>
    <w:rsid w:val="0097272B"/>
    <w:rsid w:val="00973590"/>
    <w:rsid w:val="009748D6"/>
    <w:rsid w:val="0097518D"/>
    <w:rsid w:val="009768E1"/>
    <w:rsid w:val="00976D39"/>
    <w:rsid w:val="009771C5"/>
    <w:rsid w:val="00980E3F"/>
    <w:rsid w:val="0098222B"/>
    <w:rsid w:val="009839A2"/>
    <w:rsid w:val="00984BD8"/>
    <w:rsid w:val="009853DF"/>
    <w:rsid w:val="009901B4"/>
    <w:rsid w:val="00990815"/>
    <w:rsid w:val="00993641"/>
    <w:rsid w:val="00995215"/>
    <w:rsid w:val="009A0459"/>
    <w:rsid w:val="009A1529"/>
    <w:rsid w:val="009A6D36"/>
    <w:rsid w:val="009B35CE"/>
    <w:rsid w:val="009B5307"/>
    <w:rsid w:val="009B58F2"/>
    <w:rsid w:val="009B6AEA"/>
    <w:rsid w:val="009B7F46"/>
    <w:rsid w:val="009C0577"/>
    <w:rsid w:val="009C4B43"/>
    <w:rsid w:val="009C6678"/>
    <w:rsid w:val="009C7B9A"/>
    <w:rsid w:val="009D241B"/>
    <w:rsid w:val="009D3BB8"/>
    <w:rsid w:val="009D4BD6"/>
    <w:rsid w:val="009E094E"/>
    <w:rsid w:val="009E1811"/>
    <w:rsid w:val="009E1B09"/>
    <w:rsid w:val="009E23BB"/>
    <w:rsid w:val="009E531D"/>
    <w:rsid w:val="009E65B2"/>
    <w:rsid w:val="009F4001"/>
    <w:rsid w:val="009F4DB1"/>
    <w:rsid w:val="009F7DF3"/>
    <w:rsid w:val="00A02192"/>
    <w:rsid w:val="00A023B9"/>
    <w:rsid w:val="00A02615"/>
    <w:rsid w:val="00A02A0A"/>
    <w:rsid w:val="00A05162"/>
    <w:rsid w:val="00A10936"/>
    <w:rsid w:val="00A114DA"/>
    <w:rsid w:val="00A1404C"/>
    <w:rsid w:val="00A1405E"/>
    <w:rsid w:val="00A1637E"/>
    <w:rsid w:val="00A16B37"/>
    <w:rsid w:val="00A16B99"/>
    <w:rsid w:val="00A2049B"/>
    <w:rsid w:val="00A21654"/>
    <w:rsid w:val="00A22425"/>
    <w:rsid w:val="00A2480D"/>
    <w:rsid w:val="00A31390"/>
    <w:rsid w:val="00A363C9"/>
    <w:rsid w:val="00A36586"/>
    <w:rsid w:val="00A37873"/>
    <w:rsid w:val="00A43C35"/>
    <w:rsid w:val="00A538A0"/>
    <w:rsid w:val="00A54862"/>
    <w:rsid w:val="00A60588"/>
    <w:rsid w:val="00A651F8"/>
    <w:rsid w:val="00A65D04"/>
    <w:rsid w:val="00A65F76"/>
    <w:rsid w:val="00A673D0"/>
    <w:rsid w:val="00A72D78"/>
    <w:rsid w:val="00A76F27"/>
    <w:rsid w:val="00A772D1"/>
    <w:rsid w:val="00A7731F"/>
    <w:rsid w:val="00A8167B"/>
    <w:rsid w:val="00A81C68"/>
    <w:rsid w:val="00A83764"/>
    <w:rsid w:val="00A84189"/>
    <w:rsid w:val="00A85082"/>
    <w:rsid w:val="00A85A69"/>
    <w:rsid w:val="00A87813"/>
    <w:rsid w:val="00A87B50"/>
    <w:rsid w:val="00A91354"/>
    <w:rsid w:val="00A920E9"/>
    <w:rsid w:val="00A92112"/>
    <w:rsid w:val="00AA1C24"/>
    <w:rsid w:val="00AA2F4A"/>
    <w:rsid w:val="00AA344B"/>
    <w:rsid w:val="00AA3B7A"/>
    <w:rsid w:val="00AB0C50"/>
    <w:rsid w:val="00AB3C33"/>
    <w:rsid w:val="00AB432F"/>
    <w:rsid w:val="00AC2F3C"/>
    <w:rsid w:val="00AC35E0"/>
    <w:rsid w:val="00AC38C0"/>
    <w:rsid w:val="00AC6786"/>
    <w:rsid w:val="00AC6E29"/>
    <w:rsid w:val="00AD0D09"/>
    <w:rsid w:val="00AD0ECC"/>
    <w:rsid w:val="00AD37F2"/>
    <w:rsid w:val="00AD3E4C"/>
    <w:rsid w:val="00AD4789"/>
    <w:rsid w:val="00AD5AAE"/>
    <w:rsid w:val="00AD697F"/>
    <w:rsid w:val="00AD79FD"/>
    <w:rsid w:val="00AD7F4C"/>
    <w:rsid w:val="00AE033A"/>
    <w:rsid w:val="00AE1547"/>
    <w:rsid w:val="00AE37B2"/>
    <w:rsid w:val="00AE3BB0"/>
    <w:rsid w:val="00AE716E"/>
    <w:rsid w:val="00AF20CD"/>
    <w:rsid w:val="00AF5598"/>
    <w:rsid w:val="00AF73F8"/>
    <w:rsid w:val="00B018CC"/>
    <w:rsid w:val="00B02AAE"/>
    <w:rsid w:val="00B0358A"/>
    <w:rsid w:val="00B03AAC"/>
    <w:rsid w:val="00B03EFF"/>
    <w:rsid w:val="00B05E4B"/>
    <w:rsid w:val="00B07C3A"/>
    <w:rsid w:val="00B10721"/>
    <w:rsid w:val="00B10FEC"/>
    <w:rsid w:val="00B130E0"/>
    <w:rsid w:val="00B13742"/>
    <w:rsid w:val="00B16017"/>
    <w:rsid w:val="00B1641C"/>
    <w:rsid w:val="00B16C79"/>
    <w:rsid w:val="00B21BCF"/>
    <w:rsid w:val="00B25035"/>
    <w:rsid w:val="00B25AE6"/>
    <w:rsid w:val="00B26C27"/>
    <w:rsid w:val="00B271CE"/>
    <w:rsid w:val="00B278F8"/>
    <w:rsid w:val="00B34077"/>
    <w:rsid w:val="00B34361"/>
    <w:rsid w:val="00B375E4"/>
    <w:rsid w:val="00B41C59"/>
    <w:rsid w:val="00B45470"/>
    <w:rsid w:val="00B456D8"/>
    <w:rsid w:val="00B45C2E"/>
    <w:rsid w:val="00B45E8D"/>
    <w:rsid w:val="00B5003D"/>
    <w:rsid w:val="00B52AE1"/>
    <w:rsid w:val="00B53AE8"/>
    <w:rsid w:val="00B53D93"/>
    <w:rsid w:val="00B53E65"/>
    <w:rsid w:val="00B55324"/>
    <w:rsid w:val="00B55F68"/>
    <w:rsid w:val="00B62EE8"/>
    <w:rsid w:val="00B64C26"/>
    <w:rsid w:val="00B6641D"/>
    <w:rsid w:val="00B729B9"/>
    <w:rsid w:val="00B736B6"/>
    <w:rsid w:val="00B76FF4"/>
    <w:rsid w:val="00B770DF"/>
    <w:rsid w:val="00B77A0A"/>
    <w:rsid w:val="00B81ABB"/>
    <w:rsid w:val="00B8246D"/>
    <w:rsid w:val="00B838C9"/>
    <w:rsid w:val="00B83FED"/>
    <w:rsid w:val="00B84A60"/>
    <w:rsid w:val="00B8617B"/>
    <w:rsid w:val="00B87EEC"/>
    <w:rsid w:val="00B95F00"/>
    <w:rsid w:val="00BA061D"/>
    <w:rsid w:val="00BA089D"/>
    <w:rsid w:val="00BA0FCB"/>
    <w:rsid w:val="00BA43D5"/>
    <w:rsid w:val="00BA4DA3"/>
    <w:rsid w:val="00BB028A"/>
    <w:rsid w:val="00BB11AD"/>
    <w:rsid w:val="00BB29D9"/>
    <w:rsid w:val="00BB5408"/>
    <w:rsid w:val="00BB77A4"/>
    <w:rsid w:val="00BB7855"/>
    <w:rsid w:val="00BC5A14"/>
    <w:rsid w:val="00BD5663"/>
    <w:rsid w:val="00BD67A6"/>
    <w:rsid w:val="00BD71BB"/>
    <w:rsid w:val="00BD745C"/>
    <w:rsid w:val="00BE2C1E"/>
    <w:rsid w:val="00BE36A8"/>
    <w:rsid w:val="00BE3AD5"/>
    <w:rsid w:val="00BE4962"/>
    <w:rsid w:val="00BE4A38"/>
    <w:rsid w:val="00BE56B3"/>
    <w:rsid w:val="00BF03D4"/>
    <w:rsid w:val="00BF17D9"/>
    <w:rsid w:val="00BF28D5"/>
    <w:rsid w:val="00BF29A5"/>
    <w:rsid w:val="00BF40FA"/>
    <w:rsid w:val="00BF4A94"/>
    <w:rsid w:val="00BF4E90"/>
    <w:rsid w:val="00C03A35"/>
    <w:rsid w:val="00C06AF9"/>
    <w:rsid w:val="00C07D48"/>
    <w:rsid w:val="00C105AD"/>
    <w:rsid w:val="00C1173C"/>
    <w:rsid w:val="00C12C63"/>
    <w:rsid w:val="00C12DAA"/>
    <w:rsid w:val="00C16F83"/>
    <w:rsid w:val="00C20B2E"/>
    <w:rsid w:val="00C21BAF"/>
    <w:rsid w:val="00C2316C"/>
    <w:rsid w:val="00C2670D"/>
    <w:rsid w:val="00C3011F"/>
    <w:rsid w:val="00C30198"/>
    <w:rsid w:val="00C330C8"/>
    <w:rsid w:val="00C343AC"/>
    <w:rsid w:val="00C351D0"/>
    <w:rsid w:val="00C35C6B"/>
    <w:rsid w:val="00C35FC2"/>
    <w:rsid w:val="00C365AA"/>
    <w:rsid w:val="00C37446"/>
    <w:rsid w:val="00C413C2"/>
    <w:rsid w:val="00C451A9"/>
    <w:rsid w:val="00C45376"/>
    <w:rsid w:val="00C455B5"/>
    <w:rsid w:val="00C463DC"/>
    <w:rsid w:val="00C46D50"/>
    <w:rsid w:val="00C47267"/>
    <w:rsid w:val="00C47B67"/>
    <w:rsid w:val="00C512DB"/>
    <w:rsid w:val="00C55197"/>
    <w:rsid w:val="00C60713"/>
    <w:rsid w:val="00C612BF"/>
    <w:rsid w:val="00C62F4D"/>
    <w:rsid w:val="00C62F73"/>
    <w:rsid w:val="00C66105"/>
    <w:rsid w:val="00C66B63"/>
    <w:rsid w:val="00C66F8D"/>
    <w:rsid w:val="00C66FAA"/>
    <w:rsid w:val="00C724A3"/>
    <w:rsid w:val="00C727CF"/>
    <w:rsid w:val="00C73179"/>
    <w:rsid w:val="00C73246"/>
    <w:rsid w:val="00C73760"/>
    <w:rsid w:val="00C73DC6"/>
    <w:rsid w:val="00C823AD"/>
    <w:rsid w:val="00C82569"/>
    <w:rsid w:val="00C82A84"/>
    <w:rsid w:val="00C83832"/>
    <w:rsid w:val="00C869AB"/>
    <w:rsid w:val="00C90798"/>
    <w:rsid w:val="00C909A3"/>
    <w:rsid w:val="00C90B57"/>
    <w:rsid w:val="00C926ED"/>
    <w:rsid w:val="00C94A67"/>
    <w:rsid w:val="00C96693"/>
    <w:rsid w:val="00CA10F8"/>
    <w:rsid w:val="00CA1219"/>
    <w:rsid w:val="00CA1779"/>
    <w:rsid w:val="00CA1FE4"/>
    <w:rsid w:val="00CA1FEC"/>
    <w:rsid w:val="00CA3BB5"/>
    <w:rsid w:val="00CA4F92"/>
    <w:rsid w:val="00CA5D83"/>
    <w:rsid w:val="00CA642C"/>
    <w:rsid w:val="00CA6856"/>
    <w:rsid w:val="00CA701A"/>
    <w:rsid w:val="00CA7180"/>
    <w:rsid w:val="00CB044C"/>
    <w:rsid w:val="00CB1B31"/>
    <w:rsid w:val="00CB4311"/>
    <w:rsid w:val="00CB45BB"/>
    <w:rsid w:val="00CB5914"/>
    <w:rsid w:val="00CC0152"/>
    <w:rsid w:val="00CC1FAD"/>
    <w:rsid w:val="00CC4C8F"/>
    <w:rsid w:val="00CC5372"/>
    <w:rsid w:val="00CC7071"/>
    <w:rsid w:val="00CC763E"/>
    <w:rsid w:val="00CD22B3"/>
    <w:rsid w:val="00CD3C69"/>
    <w:rsid w:val="00CD66BA"/>
    <w:rsid w:val="00CD689B"/>
    <w:rsid w:val="00CE118F"/>
    <w:rsid w:val="00CE2171"/>
    <w:rsid w:val="00CE4739"/>
    <w:rsid w:val="00CE700B"/>
    <w:rsid w:val="00CF1800"/>
    <w:rsid w:val="00CF2BEB"/>
    <w:rsid w:val="00CF385F"/>
    <w:rsid w:val="00CF5E36"/>
    <w:rsid w:val="00CF7B11"/>
    <w:rsid w:val="00D012D0"/>
    <w:rsid w:val="00D02804"/>
    <w:rsid w:val="00D0287D"/>
    <w:rsid w:val="00D0502F"/>
    <w:rsid w:val="00D0549E"/>
    <w:rsid w:val="00D07190"/>
    <w:rsid w:val="00D1060C"/>
    <w:rsid w:val="00D11132"/>
    <w:rsid w:val="00D150A0"/>
    <w:rsid w:val="00D1587E"/>
    <w:rsid w:val="00D16F52"/>
    <w:rsid w:val="00D20259"/>
    <w:rsid w:val="00D20930"/>
    <w:rsid w:val="00D22D04"/>
    <w:rsid w:val="00D240AA"/>
    <w:rsid w:val="00D33EA2"/>
    <w:rsid w:val="00D35552"/>
    <w:rsid w:val="00D42B68"/>
    <w:rsid w:val="00D43079"/>
    <w:rsid w:val="00D431B0"/>
    <w:rsid w:val="00D43B71"/>
    <w:rsid w:val="00D44A30"/>
    <w:rsid w:val="00D452BB"/>
    <w:rsid w:val="00D46799"/>
    <w:rsid w:val="00D502B1"/>
    <w:rsid w:val="00D5149D"/>
    <w:rsid w:val="00D5496B"/>
    <w:rsid w:val="00D573E7"/>
    <w:rsid w:val="00D57ADD"/>
    <w:rsid w:val="00D61122"/>
    <w:rsid w:val="00D61E4E"/>
    <w:rsid w:val="00D6536A"/>
    <w:rsid w:val="00D719F1"/>
    <w:rsid w:val="00D72F8D"/>
    <w:rsid w:val="00D73962"/>
    <w:rsid w:val="00D73D54"/>
    <w:rsid w:val="00D73F5C"/>
    <w:rsid w:val="00D74754"/>
    <w:rsid w:val="00D81D06"/>
    <w:rsid w:val="00D831F7"/>
    <w:rsid w:val="00D83C1D"/>
    <w:rsid w:val="00D84C53"/>
    <w:rsid w:val="00D86039"/>
    <w:rsid w:val="00D94CBD"/>
    <w:rsid w:val="00D97025"/>
    <w:rsid w:val="00DA024F"/>
    <w:rsid w:val="00DA043F"/>
    <w:rsid w:val="00DA1BC7"/>
    <w:rsid w:val="00DA2147"/>
    <w:rsid w:val="00DA4952"/>
    <w:rsid w:val="00DA5400"/>
    <w:rsid w:val="00DA6562"/>
    <w:rsid w:val="00DA6B54"/>
    <w:rsid w:val="00DB11FF"/>
    <w:rsid w:val="00DB237E"/>
    <w:rsid w:val="00DB33D6"/>
    <w:rsid w:val="00DB3E22"/>
    <w:rsid w:val="00DB5AC5"/>
    <w:rsid w:val="00DB5F9A"/>
    <w:rsid w:val="00DB7702"/>
    <w:rsid w:val="00DC09F9"/>
    <w:rsid w:val="00DC0E49"/>
    <w:rsid w:val="00DC3119"/>
    <w:rsid w:val="00DD03A1"/>
    <w:rsid w:val="00DD0B7E"/>
    <w:rsid w:val="00DD15A4"/>
    <w:rsid w:val="00DD2173"/>
    <w:rsid w:val="00DD38C4"/>
    <w:rsid w:val="00DD3B46"/>
    <w:rsid w:val="00DD4568"/>
    <w:rsid w:val="00DD6BEE"/>
    <w:rsid w:val="00DD79CF"/>
    <w:rsid w:val="00DE2B86"/>
    <w:rsid w:val="00DE5905"/>
    <w:rsid w:val="00DE60DD"/>
    <w:rsid w:val="00DE74E8"/>
    <w:rsid w:val="00DE79AB"/>
    <w:rsid w:val="00DF19B4"/>
    <w:rsid w:val="00DF43B6"/>
    <w:rsid w:val="00DF5A50"/>
    <w:rsid w:val="00DF5FDB"/>
    <w:rsid w:val="00E012BF"/>
    <w:rsid w:val="00E016EA"/>
    <w:rsid w:val="00E03076"/>
    <w:rsid w:val="00E03596"/>
    <w:rsid w:val="00E03C52"/>
    <w:rsid w:val="00E0549D"/>
    <w:rsid w:val="00E06D34"/>
    <w:rsid w:val="00E11AEE"/>
    <w:rsid w:val="00E128CA"/>
    <w:rsid w:val="00E12E15"/>
    <w:rsid w:val="00E13807"/>
    <w:rsid w:val="00E14E46"/>
    <w:rsid w:val="00E15280"/>
    <w:rsid w:val="00E17AAF"/>
    <w:rsid w:val="00E20053"/>
    <w:rsid w:val="00E23661"/>
    <w:rsid w:val="00E26BC5"/>
    <w:rsid w:val="00E27042"/>
    <w:rsid w:val="00E317C3"/>
    <w:rsid w:val="00E31FF0"/>
    <w:rsid w:val="00E32D02"/>
    <w:rsid w:val="00E34D5B"/>
    <w:rsid w:val="00E3606A"/>
    <w:rsid w:val="00E37A54"/>
    <w:rsid w:val="00E37F40"/>
    <w:rsid w:val="00E4171E"/>
    <w:rsid w:val="00E417C3"/>
    <w:rsid w:val="00E42607"/>
    <w:rsid w:val="00E42AB0"/>
    <w:rsid w:val="00E42C2F"/>
    <w:rsid w:val="00E4639F"/>
    <w:rsid w:val="00E467B9"/>
    <w:rsid w:val="00E46B40"/>
    <w:rsid w:val="00E5365D"/>
    <w:rsid w:val="00E536DF"/>
    <w:rsid w:val="00E539F0"/>
    <w:rsid w:val="00E60429"/>
    <w:rsid w:val="00E60CA0"/>
    <w:rsid w:val="00E61FAE"/>
    <w:rsid w:val="00E634A4"/>
    <w:rsid w:val="00E63652"/>
    <w:rsid w:val="00E65A6C"/>
    <w:rsid w:val="00E6746D"/>
    <w:rsid w:val="00E70B3C"/>
    <w:rsid w:val="00E74092"/>
    <w:rsid w:val="00E757E3"/>
    <w:rsid w:val="00E817D8"/>
    <w:rsid w:val="00E83788"/>
    <w:rsid w:val="00E8615C"/>
    <w:rsid w:val="00E94A5E"/>
    <w:rsid w:val="00E95B6A"/>
    <w:rsid w:val="00EA20A9"/>
    <w:rsid w:val="00EA5F85"/>
    <w:rsid w:val="00EA77C7"/>
    <w:rsid w:val="00EB1C71"/>
    <w:rsid w:val="00EB20BB"/>
    <w:rsid w:val="00EB4856"/>
    <w:rsid w:val="00EB4A2B"/>
    <w:rsid w:val="00EB65DD"/>
    <w:rsid w:val="00EB7336"/>
    <w:rsid w:val="00EC175D"/>
    <w:rsid w:val="00EC23C6"/>
    <w:rsid w:val="00EC2C1E"/>
    <w:rsid w:val="00EC4365"/>
    <w:rsid w:val="00ED15EB"/>
    <w:rsid w:val="00ED3E42"/>
    <w:rsid w:val="00ED4CB7"/>
    <w:rsid w:val="00ED7A8B"/>
    <w:rsid w:val="00EE20C5"/>
    <w:rsid w:val="00EE2467"/>
    <w:rsid w:val="00EE265D"/>
    <w:rsid w:val="00EE3E02"/>
    <w:rsid w:val="00EE40EB"/>
    <w:rsid w:val="00EE4641"/>
    <w:rsid w:val="00EE4A8C"/>
    <w:rsid w:val="00EE7F4B"/>
    <w:rsid w:val="00EF4035"/>
    <w:rsid w:val="00EF43F5"/>
    <w:rsid w:val="00EF4C36"/>
    <w:rsid w:val="00EF6469"/>
    <w:rsid w:val="00EF6A7D"/>
    <w:rsid w:val="00F00FC3"/>
    <w:rsid w:val="00F0172E"/>
    <w:rsid w:val="00F022AF"/>
    <w:rsid w:val="00F02956"/>
    <w:rsid w:val="00F02C0B"/>
    <w:rsid w:val="00F0476B"/>
    <w:rsid w:val="00F06ACE"/>
    <w:rsid w:val="00F07B85"/>
    <w:rsid w:val="00F10926"/>
    <w:rsid w:val="00F10941"/>
    <w:rsid w:val="00F11BB6"/>
    <w:rsid w:val="00F1211D"/>
    <w:rsid w:val="00F141F3"/>
    <w:rsid w:val="00F15817"/>
    <w:rsid w:val="00F161E7"/>
    <w:rsid w:val="00F1663D"/>
    <w:rsid w:val="00F16947"/>
    <w:rsid w:val="00F16EE4"/>
    <w:rsid w:val="00F23651"/>
    <w:rsid w:val="00F2365B"/>
    <w:rsid w:val="00F2561E"/>
    <w:rsid w:val="00F26CDC"/>
    <w:rsid w:val="00F27B94"/>
    <w:rsid w:val="00F310AF"/>
    <w:rsid w:val="00F31C1D"/>
    <w:rsid w:val="00F32C75"/>
    <w:rsid w:val="00F346A6"/>
    <w:rsid w:val="00F3569D"/>
    <w:rsid w:val="00F3666D"/>
    <w:rsid w:val="00F36E1C"/>
    <w:rsid w:val="00F37EF5"/>
    <w:rsid w:val="00F4038F"/>
    <w:rsid w:val="00F4139E"/>
    <w:rsid w:val="00F467AA"/>
    <w:rsid w:val="00F4681C"/>
    <w:rsid w:val="00F47A09"/>
    <w:rsid w:val="00F50C16"/>
    <w:rsid w:val="00F52076"/>
    <w:rsid w:val="00F53022"/>
    <w:rsid w:val="00F538D1"/>
    <w:rsid w:val="00F549F4"/>
    <w:rsid w:val="00F563DD"/>
    <w:rsid w:val="00F5750F"/>
    <w:rsid w:val="00F57B97"/>
    <w:rsid w:val="00F610D9"/>
    <w:rsid w:val="00F61F1C"/>
    <w:rsid w:val="00F62DD8"/>
    <w:rsid w:val="00F63375"/>
    <w:rsid w:val="00F640C5"/>
    <w:rsid w:val="00F64BEC"/>
    <w:rsid w:val="00F65771"/>
    <w:rsid w:val="00F70BB6"/>
    <w:rsid w:val="00F71292"/>
    <w:rsid w:val="00F7207D"/>
    <w:rsid w:val="00F74FBB"/>
    <w:rsid w:val="00F77C9D"/>
    <w:rsid w:val="00F8040D"/>
    <w:rsid w:val="00F80DB9"/>
    <w:rsid w:val="00F81246"/>
    <w:rsid w:val="00F83986"/>
    <w:rsid w:val="00F847CA"/>
    <w:rsid w:val="00F855B3"/>
    <w:rsid w:val="00F92C19"/>
    <w:rsid w:val="00F95E77"/>
    <w:rsid w:val="00F96AE2"/>
    <w:rsid w:val="00F977EA"/>
    <w:rsid w:val="00FA2665"/>
    <w:rsid w:val="00FA54B8"/>
    <w:rsid w:val="00FA55D2"/>
    <w:rsid w:val="00FA7108"/>
    <w:rsid w:val="00FA7B93"/>
    <w:rsid w:val="00FB1FF6"/>
    <w:rsid w:val="00FB202F"/>
    <w:rsid w:val="00FB75AA"/>
    <w:rsid w:val="00FC0311"/>
    <w:rsid w:val="00FC0D7D"/>
    <w:rsid w:val="00FC2AF4"/>
    <w:rsid w:val="00FC4151"/>
    <w:rsid w:val="00FD04EE"/>
    <w:rsid w:val="00FD462C"/>
    <w:rsid w:val="00FD4F67"/>
    <w:rsid w:val="00FD6694"/>
    <w:rsid w:val="00FD6AAB"/>
    <w:rsid w:val="00FD713D"/>
    <w:rsid w:val="00FD782D"/>
    <w:rsid w:val="00FE104D"/>
    <w:rsid w:val="00FE1080"/>
    <w:rsid w:val="00FE1DEC"/>
    <w:rsid w:val="00FE3005"/>
    <w:rsid w:val="00FE63B1"/>
    <w:rsid w:val="00FE6581"/>
    <w:rsid w:val="00FF0383"/>
    <w:rsid w:val="00FF18A4"/>
    <w:rsid w:val="00FF2002"/>
    <w:rsid w:val="00FF29B7"/>
    <w:rsid w:val="00FF3322"/>
    <w:rsid w:val="00FF516D"/>
    <w:rsid w:val="00FF51D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18" Type="http://schemas.openxmlformats.org/officeDocument/2006/relationships/image" Target="media/image13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6.png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image" Target="media/image12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11.png"/><Relationship Id="rId20" Type="http://schemas.openxmlformats.org/officeDocument/2006/relationships/image" Target="media/image15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24" Type="http://schemas.openxmlformats.org/officeDocument/2006/relationships/image" Target="media/image19.png"/><Relationship Id="rId5" Type="http://schemas.openxmlformats.org/officeDocument/2006/relationships/webSettings" Target="webSettings.xml"/><Relationship Id="rId15" Type="http://schemas.openxmlformats.org/officeDocument/2006/relationships/image" Target="media/image10.png"/><Relationship Id="rId23" Type="http://schemas.openxmlformats.org/officeDocument/2006/relationships/image" Target="media/image18.png"/><Relationship Id="rId10" Type="http://schemas.openxmlformats.org/officeDocument/2006/relationships/image" Target="media/image5.png"/><Relationship Id="rId19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Relationship Id="rId22" Type="http://schemas.openxmlformats.org/officeDocument/2006/relationships/image" Target="media/image1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</TotalTime>
  <Pages>19</Pages>
  <Words>3627</Words>
  <Characters>20678</Characters>
  <Application>Microsoft Office Word</Application>
  <DocSecurity>0</DocSecurity>
  <Lines>172</Lines>
  <Paragraphs>48</Paragraphs>
  <ScaleCrop>false</ScaleCrop>
  <Company/>
  <LinksUpToDate>false</LinksUpToDate>
  <CharactersWithSpaces>242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2</cp:revision>
  <cp:lastPrinted>2024-09-17T21:23:00Z</cp:lastPrinted>
  <dcterms:created xsi:type="dcterms:W3CDTF">2024-11-03T16:52:00Z</dcterms:created>
  <dcterms:modified xsi:type="dcterms:W3CDTF">2024-11-03T1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ee8I0BA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